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text" w:horzAnchor="page" w:tblpX="180" w:tblpY="-1598"/>
        <w:tblW w:w="116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2475"/>
        <w:gridCol w:w="2210"/>
        <w:gridCol w:w="2515"/>
        <w:gridCol w:w="2515"/>
      </w:tblGrid>
      <w:tr w:rsidR="00714E6C" w14:paraId="0DE42FCE" w14:textId="77777777" w:rsidTr="006C3932">
        <w:trPr>
          <w:trHeight w:val="1611"/>
        </w:trPr>
        <w:tc>
          <w:tcPr>
            <w:tcW w:w="1890" w:type="dxa"/>
            <w:shd w:val="clear" w:color="auto" w:fill="CCCCCC"/>
          </w:tcPr>
          <w:p w14:paraId="75ED3643" w14:textId="77777777" w:rsidR="00C13AA5" w:rsidRPr="00B15CE7" w:rsidRDefault="00C13AA5" w:rsidP="00B15CE7">
            <w:pPr>
              <w:pStyle w:val="TableParagraph"/>
              <w:spacing w:before="2" w:line="360" w:lineRule="auto"/>
              <w:rPr>
                <w:sz w:val="24"/>
                <w:szCs w:val="24"/>
              </w:rPr>
            </w:pPr>
          </w:p>
          <w:p w14:paraId="2847A818" w14:textId="77777777" w:rsidR="00C13AA5" w:rsidRPr="00B15CE7" w:rsidRDefault="00487C12" w:rsidP="00B15CE7">
            <w:pPr>
              <w:pStyle w:val="TableParagraph"/>
              <w:spacing w:before="1" w:line="360" w:lineRule="auto"/>
              <w:ind w:left="105"/>
              <w:rPr>
                <w:b/>
                <w:sz w:val="24"/>
                <w:szCs w:val="24"/>
              </w:rPr>
            </w:pPr>
            <w:r w:rsidRPr="00B15CE7">
              <w:rPr>
                <w:b/>
                <w:sz w:val="24"/>
                <w:szCs w:val="24"/>
              </w:rPr>
              <w:t>Organization</w:t>
            </w:r>
          </w:p>
        </w:tc>
        <w:tc>
          <w:tcPr>
            <w:tcW w:w="2475" w:type="dxa"/>
            <w:shd w:val="clear" w:color="auto" w:fill="CCCCCC"/>
          </w:tcPr>
          <w:p w14:paraId="60086F04" w14:textId="77777777" w:rsidR="00C13AA5" w:rsidRPr="00B15CE7" w:rsidRDefault="00487C12" w:rsidP="00B15CE7">
            <w:pPr>
              <w:pStyle w:val="TableParagraph"/>
              <w:spacing w:line="360" w:lineRule="auto"/>
              <w:ind w:left="148" w:right="142"/>
              <w:jc w:val="center"/>
              <w:rPr>
                <w:b/>
                <w:sz w:val="24"/>
                <w:szCs w:val="24"/>
              </w:rPr>
            </w:pPr>
            <w:r w:rsidRPr="00B15CE7">
              <w:rPr>
                <w:b/>
                <w:sz w:val="24"/>
                <w:szCs w:val="24"/>
              </w:rPr>
              <w:t>Give the legal definition of this business entity</w:t>
            </w:r>
          </w:p>
        </w:tc>
        <w:tc>
          <w:tcPr>
            <w:tcW w:w="2210" w:type="dxa"/>
            <w:shd w:val="clear" w:color="auto" w:fill="CCCCCC"/>
          </w:tcPr>
          <w:p w14:paraId="3E97E58A" w14:textId="77777777" w:rsidR="00C13AA5" w:rsidRPr="00B15CE7" w:rsidRDefault="00487C12" w:rsidP="00B15CE7">
            <w:pPr>
              <w:pStyle w:val="TableParagraph"/>
              <w:spacing w:line="360" w:lineRule="auto"/>
              <w:ind w:left="280" w:right="272" w:firstLine="2"/>
              <w:jc w:val="center"/>
              <w:rPr>
                <w:b/>
                <w:sz w:val="24"/>
                <w:szCs w:val="24"/>
              </w:rPr>
            </w:pPr>
            <w:r w:rsidRPr="00B15CE7">
              <w:rPr>
                <w:b/>
                <w:sz w:val="24"/>
                <w:szCs w:val="24"/>
              </w:rPr>
              <w:t>Give one advantage of this business entity that makes it</w:t>
            </w:r>
          </w:p>
          <w:p w14:paraId="644DA6FD" w14:textId="77777777" w:rsidR="00C13AA5" w:rsidRPr="00B15CE7" w:rsidRDefault="00487C12" w:rsidP="00B15CE7">
            <w:pPr>
              <w:pStyle w:val="TableParagraph"/>
              <w:spacing w:line="360" w:lineRule="auto"/>
              <w:ind w:left="425" w:right="419"/>
              <w:jc w:val="center"/>
              <w:rPr>
                <w:b/>
                <w:sz w:val="24"/>
                <w:szCs w:val="24"/>
              </w:rPr>
            </w:pPr>
            <w:r w:rsidRPr="00B15CE7">
              <w:rPr>
                <w:b/>
                <w:sz w:val="24"/>
                <w:szCs w:val="24"/>
              </w:rPr>
              <w:t>attractive</w:t>
            </w:r>
          </w:p>
        </w:tc>
        <w:tc>
          <w:tcPr>
            <w:tcW w:w="2515" w:type="dxa"/>
            <w:shd w:val="clear" w:color="auto" w:fill="CCCCCC"/>
          </w:tcPr>
          <w:p w14:paraId="120C192C" w14:textId="77777777" w:rsidR="00C13AA5" w:rsidRPr="00B15CE7" w:rsidRDefault="00487C12" w:rsidP="00B15CE7">
            <w:pPr>
              <w:pStyle w:val="TableParagraph"/>
              <w:spacing w:line="360" w:lineRule="auto"/>
              <w:ind w:left="113" w:right="105" w:hanging="4"/>
              <w:jc w:val="center"/>
              <w:rPr>
                <w:b/>
                <w:sz w:val="24"/>
                <w:szCs w:val="24"/>
              </w:rPr>
            </w:pPr>
            <w:r w:rsidRPr="00B15CE7">
              <w:rPr>
                <w:b/>
                <w:sz w:val="24"/>
                <w:szCs w:val="24"/>
              </w:rPr>
              <w:t>Give one disadvantage of this business entity that makes it unattractive</w:t>
            </w:r>
          </w:p>
        </w:tc>
        <w:tc>
          <w:tcPr>
            <w:tcW w:w="2515" w:type="dxa"/>
            <w:shd w:val="clear" w:color="auto" w:fill="CCCCCC"/>
          </w:tcPr>
          <w:p w14:paraId="752E579E" w14:textId="77777777" w:rsidR="00C13AA5" w:rsidRPr="00B15CE7" w:rsidRDefault="00487C12" w:rsidP="00B15CE7">
            <w:pPr>
              <w:pStyle w:val="TableParagraph"/>
              <w:spacing w:line="360" w:lineRule="auto"/>
              <w:ind w:left="450" w:hanging="53"/>
              <w:rPr>
                <w:b/>
                <w:sz w:val="24"/>
                <w:szCs w:val="24"/>
              </w:rPr>
            </w:pPr>
            <w:r w:rsidRPr="00B15CE7">
              <w:rPr>
                <w:b/>
                <w:sz w:val="24"/>
                <w:szCs w:val="24"/>
              </w:rPr>
              <w:t>Who owns your business entity</w:t>
            </w:r>
          </w:p>
        </w:tc>
      </w:tr>
      <w:tr w:rsidR="00714E6C" w14:paraId="72EC3B97" w14:textId="77777777" w:rsidTr="006C3932">
        <w:trPr>
          <w:trHeight w:val="1342"/>
        </w:trPr>
        <w:tc>
          <w:tcPr>
            <w:tcW w:w="1890" w:type="dxa"/>
            <w:shd w:val="clear" w:color="auto" w:fill="CCCCCC"/>
          </w:tcPr>
          <w:p w14:paraId="060A986E" w14:textId="77777777" w:rsidR="00C13AA5" w:rsidRPr="00B15CE7" w:rsidRDefault="00C13AA5" w:rsidP="00B15CE7">
            <w:pPr>
              <w:pStyle w:val="TableParagraph"/>
              <w:spacing w:line="360" w:lineRule="auto"/>
              <w:rPr>
                <w:sz w:val="24"/>
                <w:szCs w:val="24"/>
              </w:rPr>
            </w:pPr>
          </w:p>
          <w:p w14:paraId="5F8655FA" w14:textId="77777777" w:rsidR="00C13AA5" w:rsidRPr="00B15CE7" w:rsidRDefault="00C13AA5" w:rsidP="00B15CE7">
            <w:pPr>
              <w:pStyle w:val="TableParagraph"/>
              <w:spacing w:line="360" w:lineRule="auto"/>
              <w:rPr>
                <w:sz w:val="24"/>
                <w:szCs w:val="24"/>
              </w:rPr>
            </w:pPr>
          </w:p>
          <w:p w14:paraId="3F9D437E" w14:textId="77777777" w:rsidR="00C13AA5" w:rsidRPr="00B15CE7" w:rsidRDefault="00C13AA5" w:rsidP="00B15CE7">
            <w:pPr>
              <w:pStyle w:val="TableParagraph"/>
              <w:spacing w:line="360" w:lineRule="auto"/>
              <w:rPr>
                <w:sz w:val="24"/>
                <w:szCs w:val="24"/>
              </w:rPr>
            </w:pPr>
          </w:p>
          <w:p w14:paraId="0F33134A" w14:textId="77777777" w:rsidR="00C13AA5" w:rsidRPr="00B15CE7" w:rsidRDefault="00487C12" w:rsidP="00B15CE7">
            <w:pPr>
              <w:pStyle w:val="TableParagraph"/>
              <w:spacing w:before="178" w:line="360" w:lineRule="auto"/>
              <w:ind w:left="105"/>
              <w:rPr>
                <w:b/>
                <w:sz w:val="24"/>
                <w:szCs w:val="24"/>
              </w:rPr>
            </w:pPr>
            <w:r w:rsidRPr="00B15CE7">
              <w:rPr>
                <w:b/>
                <w:sz w:val="24"/>
                <w:szCs w:val="24"/>
              </w:rPr>
              <w:t>Proprietorship</w:t>
            </w:r>
          </w:p>
        </w:tc>
        <w:tc>
          <w:tcPr>
            <w:tcW w:w="2475" w:type="dxa"/>
          </w:tcPr>
          <w:p w14:paraId="3577C18B" w14:textId="77777777" w:rsidR="00C13AA5" w:rsidRPr="00B15CE7" w:rsidRDefault="00487C12" w:rsidP="00B15CE7">
            <w:pPr>
              <w:pStyle w:val="TableParagraph"/>
              <w:spacing w:line="360" w:lineRule="auto"/>
              <w:rPr>
                <w:sz w:val="24"/>
                <w:szCs w:val="24"/>
              </w:rPr>
            </w:pPr>
            <w:r w:rsidRPr="00B15CE7">
              <w:rPr>
                <w:sz w:val="24"/>
                <w:szCs w:val="24"/>
              </w:rPr>
              <w:t>A</w:t>
            </w:r>
            <w:r w:rsidRPr="00B15CE7">
              <w:rPr>
                <w:sz w:val="24"/>
                <w:szCs w:val="24"/>
              </w:rPr>
              <w:t xml:space="preserve"> sole proprietorship is a business managed by one individual. The sole owner of this business does not pay separate taxes but reports all of his taxes on their individual tax return. The owner is not separate from the business and therefore they remain lia</w:t>
            </w:r>
            <w:r w:rsidRPr="00B15CE7">
              <w:rPr>
                <w:sz w:val="24"/>
                <w:szCs w:val="24"/>
              </w:rPr>
              <w:t>ble for all the business liabilities and debts</w:t>
            </w:r>
          </w:p>
          <w:p w14:paraId="4E48CC29" w14:textId="24A94950" w:rsidR="00C13AA5" w:rsidRPr="00B15CE7" w:rsidRDefault="00487C12" w:rsidP="00B15CE7">
            <w:pPr>
              <w:pStyle w:val="TableParagraph"/>
              <w:spacing w:line="360" w:lineRule="auto"/>
              <w:rPr>
                <w:sz w:val="24"/>
                <w:szCs w:val="24"/>
              </w:rPr>
            </w:pPr>
            <w:r w:rsidRPr="00B15CE7">
              <w:rPr>
                <w:sz w:val="24"/>
                <w:szCs w:val="24"/>
              </w:rPr>
              <w:fldChar w:fldCharType="begin"/>
            </w:r>
            <w:r w:rsidR="002D2F40" w:rsidRPr="00B15CE7">
              <w:rPr>
                <w:sz w:val="24"/>
                <w:szCs w:val="24"/>
              </w:rPr>
              <w:instrText xml:space="preserve"> ADDIN ZOTERO_ITEM CSL_CITATION {"citationID":"ekDKCvap","properties":{"formattedCitation":"(Anonymous, 2010d)","plainCitation":"(Anonymous, 2010d)"},"citationItems":[{"id":217,"uris":["http://zotero.org/users/local/svENvmyw/items/8QZQ5QIW"],"uri":["http://zotero.org/users/local/svENvmyw/items/8QZQ5QIW"],"itemData":{"id":217,"type":"webpage","title":"Sole proprietorship","container-title":"LII / Legal Information Institute","abstract":"DefinitionA business entity owned and managed by one individual. The owner, called a sole proprietor, does not pay separate income tax on the company, but reports all losses and profits on his/her individual tax return. Because the owner is indistinguishable from the business, he/she remains personally liable for all debts of the business.See also[[wex:Self-employed]][[wex:Limited liability]]","URL":"https://www.law.cornell.edu/wex/sole_proprietorship","language":"en","author":[{"family":"Anonymous","given":""}],"issued":{"date-parts":[["2010",8,19]]},"accessed":{"date-parts":[["2019",4,6]]}}}],"schema":"https://github.com/citation-style-language/schema/raw/master/csl-citation.json"} </w:instrText>
            </w:r>
            <w:r w:rsidRPr="00B15CE7">
              <w:rPr>
                <w:sz w:val="24"/>
                <w:szCs w:val="24"/>
              </w:rPr>
              <w:fldChar w:fldCharType="separate"/>
            </w:r>
            <w:r w:rsidR="002D2F40" w:rsidRPr="00B15CE7">
              <w:rPr>
                <w:sz w:val="24"/>
              </w:rPr>
              <w:t>(Anonymous, 2010d)</w:t>
            </w:r>
            <w:r w:rsidRPr="00B15CE7">
              <w:rPr>
                <w:sz w:val="24"/>
                <w:szCs w:val="24"/>
              </w:rPr>
              <w:fldChar w:fldCharType="end"/>
            </w:r>
          </w:p>
        </w:tc>
        <w:tc>
          <w:tcPr>
            <w:tcW w:w="2210" w:type="dxa"/>
          </w:tcPr>
          <w:p w14:paraId="59CD127D" w14:textId="77777777" w:rsidR="00C13AA5" w:rsidRPr="00B15CE7" w:rsidRDefault="00487C12" w:rsidP="00B15CE7">
            <w:pPr>
              <w:pStyle w:val="TableParagraph"/>
              <w:spacing w:line="360" w:lineRule="auto"/>
              <w:rPr>
                <w:sz w:val="24"/>
                <w:szCs w:val="24"/>
              </w:rPr>
            </w:pPr>
            <w:r w:rsidRPr="00B15CE7">
              <w:rPr>
                <w:sz w:val="24"/>
                <w:szCs w:val="24"/>
              </w:rPr>
              <w:t>A sole proprietorship offers many benefits to its owners. One of the major adv</w:t>
            </w:r>
            <w:r w:rsidRPr="00B15CE7">
              <w:rPr>
                <w:sz w:val="24"/>
                <w:szCs w:val="24"/>
              </w:rPr>
              <w:t>antages is that this business is since the owner has all control over business operations, they can enjoy all the profits and benefits associated with the business.</w:t>
            </w:r>
          </w:p>
          <w:p w14:paraId="2B4B3E32" w14:textId="77777777" w:rsidR="00C13AA5" w:rsidRPr="00B15CE7" w:rsidRDefault="00487C12" w:rsidP="00B15CE7">
            <w:pPr>
              <w:pStyle w:val="TableParagraph"/>
              <w:spacing w:line="360" w:lineRule="auto"/>
              <w:rPr>
                <w:sz w:val="24"/>
                <w:szCs w:val="24"/>
              </w:rPr>
            </w:pPr>
            <w:r w:rsidRPr="00B15CE7">
              <w:rPr>
                <w:sz w:val="24"/>
                <w:szCs w:val="24"/>
              </w:rPr>
              <w:fldChar w:fldCharType="begin"/>
            </w:r>
            <w:r w:rsidRPr="00B15CE7">
              <w:rPr>
                <w:sz w:val="24"/>
                <w:szCs w:val="24"/>
              </w:rPr>
              <w:instrText xml:space="preserve"> ADDIN ZOTERO_TEMP </w:instrText>
            </w:r>
            <w:r w:rsidRPr="00B15CE7">
              <w:rPr>
                <w:sz w:val="24"/>
                <w:szCs w:val="24"/>
              </w:rPr>
              <w:fldChar w:fldCharType="separate"/>
            </w:r>
            <w:r w:rsidRPr="00B15CE7">
              <w:rPr>
                <w:sz w:val="24"/>
                <w:szCs w:val="24"/>
              </w:rPr>
              <w:t>(“Sole Proprietorship - Partnership Law,” 2014)</w:t>
            </w:r>
            <w:r w:rsidRPr="00B15CE7">
              <w:rPr>
                <w:sz w:val="24"/>
                <w:szCs w:val="24"/>
              </w:rPr>
              <w:fldChar w:fldCharType="end"/>
            </w:r>
          </w:p>
        </w:tc>
        <w:tc>
          <w:tcPr>
            <w:tcW w:w="2515" w:type="dxa"/>
          </w:tcPr>
          <w:p w14:paraId="009DD684" w14:textId="7218D843" w:rsidR="00C13AA5" w:rsidRPr="00B15CE7" w:rsidRDefault="00487C12" w:rsidP="00B15CE7">
            <w:pPr>
              <w:pStyle w:val="TableParagraph"/>
              <w:spacing w:line="360" w:lineRule="auto"/>
              <w:rPr>
                <w:sz w:val="24"/>
                <w:szCs w:val="24"/>
              </w:rPr>
            </w:pPr>
            <w:r w:rsidRPr="00B15CE7">
              <w:rPr>
                <w:sz w:val="24"/>
                <w:szCs w:val="24"/>
              </w:rPr>
              <w:t>The significant disad</w:t>
            </w:r>
            <w:r w:rsidRPr="00B15CE7">
              <w:rPr>
                <w:sz w:val="24"/>
                <w:szCs w:val="24"/>
              </w:rPr>
              <w:t xml:space="preserve">vantage of this business entity is that the sole owner of the business is personally liable for all the losses, liabilities, and taxes of the business. This means that the personal property of the business can also be used to pay the losses. Unlike LLC or </w:t>
            </w:r>
            <w:r w:rsidRPr="00B15CE7">
              <w:rPr>
                <w:sz w:val="24"/>
                <w:szCs w:val="24"/>
              </w:rPr>
              <w:t>limited liability partnership, the personal wealth of owned is linked with the business entity.</w:t>
            </w:r>
            <w:r w:rsidRPr="00B15CE7">
              <w:rPr>
                <w:sz w:val="24"/>
                <w:szCs w:val="24"/>
              </w:rPr>
              <w:fldChar w:fldCharType="begin"/>
            </w:r>
            <w:r w:rsidR="002D2F40" w:rsidRPr="00B15CE7">
              <w:rPr>
                <w:sz w:val="24"/>
                <w:szCs w:val="24"/>
              </w:rPr>
              <w:instrText xml:space="preserve"> ADDIN ZOTERO_ITEM CSL_CITATION {"citationID":"yawPx9vQ","properties":{"formattedCitation":"{\\rtf (\\uc0\\u8220{}Sole Proprietorships | Boundless Business,\\uc0\\u8221{} n.d.)}","plainCitation":"(“Sole Proprietorships | Boundless Business,” n.d.)"},"citationItems":[{"id":221,"uris":["http://zotero.org/users/local/svENvmyw/items/W3TKCYSB"],"uri":["http://zotero.org/users/local/svENvmyw/items/W3TKCYSB"],"itemData":{"id":221,"type":"webpage","title":"Sole Proprietorships | Boundless Business","URL":"https://courses.lumenlearning.com/boundless-business/chapter/sole-proprietorships/","accessed":{"date-parts":[["2019",4,6]]}}}],"schema":"https://github.com/citation-style-language/schema/raw/master/csl-citation.json"} </w:instrText>
            </w:r>
            <w:r w:rsidRPr="00B15CE7">
              <w:rPr>
                <w:sz w:val="24"/>
                <w:szCs w:val="24"/>
              </w:rPr>
              <w:fldChar w:fldCharType="separate"/>
            </w:r>
            <w:r w:rsidR="002D2F40" w:rsidRPr="00B15CE7">
              <w:rPr>
                <w:sz w:val="24"/>
                <w:szCs w:val="24"/>
              </w:rPr>
              <w:t>(“Sole Proprietorships | Boundless Business,” n.d.)</w:t>
            </w:r>
            <w:r w:rsidRPr="00B15CE7">
              <w:rPr>
                <w:sz w:val="24"/>
                <w:szCs w:val="24"/>
              </w:rPr>
              <w:fldChar w:fldCharType="end"/>
            </w:r>
          </w:p>
        </w:tc>
        <w:tc>
          <w:tcPr>
            <w:tcW w:w="2515" w:type="dxa"/>
          </w:tcPr>
          <w:p w14:paraId="423B2AF8" w14:textId="2A1DB75C" w:rsidR="00C13AA5" w:rsidRPr="00B15CE7" w:rsidRDefault="00487C12" w:rsidP="00B15CE7">
            <w:pPr>
              <w:pStyle w:val="TableParagraph"/>
              <w:spacing w:line="360" w:lineRule="auto"/>
              <w:rPr>
                <w:sz w:val="24"/>
                <w:szCs w:val="24"/>
              </w:rPr>
            </w:pPr>
            <w:r w:rsidRPr="00B15CE7">
              <w:rPr>
                <w:sz w:val="24"/>
                <w:szCs w:val="24"/>
              </w:rPr>
              <w:t xml:space="preserve">The individual who is responsible to take all the business operations and its liabilities, profits and loss, is the owner in the sole </w:t>
            </w:r>
            <w:r w:rsidRPr="00B15CE7">
              <w:t>proprietorship</w:t>
            </w:r>
            <w:r w:rsidRPr="00B15CE7">
              <w:rPr>
                <w:sz w:val="24"/>
                <w:szCs w:val="24"/>
              </w:rPr>
              <w:t xml:space="preserve"> bus</w:t>
            </w:r>
            <w:r w:rsidRPr="00B15CE7">
              <w:rPr>
                <w:sz w:val="24"/>
                <w:szCs w:val="24"/>
              </w:rPr>
              <w:t xml:space="preserve">iness. </w:t>
            </w:r>
          </w:p>
        </w:tc>
      </w:tr>
      <w:tr w:rsidR="00714E6C" w14:paraId="1D7F8D3B" w14:textId="77777777" w:rsidTr="006C3932">
        <w:trPr>
          <w:trHeight w:val="1076"/>
        </w:trPr>
        <w:tc>
          <w:tcPr>
            <w:tcW w:w="1890" w:type="dxa"/>
            <w:shd w:val="clear" w:color="auto" w:fill="CCCCCC"/>
          </w:tcPr>
          <w:p w14:paraId="6BB710CE" w14:textId="77777777" w:rsidR="00C13AA5" w:rsidRPr="00B15CE7" w:rsidRDefault="00C13AA5" w:rsidP="00B15CE7">
            <w:pPr>
              <w:pStyle w:val="TableParagraph"/>
              <w:spacing w:line="360" w:lineRule="auto"/>
              <w:rPr>
                <w:sz w:val="24"/>
                <w:szCs w:val="24"/>
              </w:rPr>
            </w:pPr>
          </w:p>
          <w:p w14:paraId="690C9FE7" w14:textId="77777777" w:rsidR="00C13AA5" w:rsidRPr="00B15CE7" w:rsidRDefault="00C13AA5" w:rsidP="00B15CE7">
            <w:pPr>
              <w:pStyle w:val="TableParagraph"/>
              <w:spacing w:before="7" w:line="360" w:lineRule="auto"/>
              <w:rPr>
                <w:sz w:val="24"/>
                <w:szCs w:val="24"/>
              </w:rPr>
            </w:pPr>
          </w:p>
          <w:p w14:paraId="245F3E81" w14:textId="77777777" w:rsidR="00C13AA5" w:rsidRPr="00B15CE7" w:rsidRDefault="00487C12" w:rsidP="00B15CE7">
            <w:pPr>
              <w:pStyle w:val="TableParagraph"/>
              <w:spacing w:line="360" w:lineRule="auto"/>
              <w:ind w:left="105"/>
              <w:rPr>
                <w:b/>
                <w:sz w:val="24"/>
                <w:szCs w:val="24"/>
              </w:rPr>
            </w:pPr>
            <w:r w:rsidRPr="00B15CE7">
              <w:rPr>
                <w:b/>
                <w:sz w:val="24"/>
                <w:szCs w:val="24"/>
              </w:rPr>
              <w:t>Partnership</w:t>
            </w:r>
          </w:p>
        </w:tc>
        <w:tc>
          <w:tcPr>
            <w:tcW w:w="2475" w:type="dxa"/>
          </w:tcPr>
          <w:p w14:paraId="74EDAFAE" w14:textId="5B1F1F02" w:rsidR="00C13AA5" w:rsidRPr="00B15CE7" w:rsidRDefault="00487C12" w:rsidP="00D1073E">
            <w:pPr>
              <w:pStyle w:val="TableParagraph"/>
              <w:spacing w:line="360" w:lineRule="auto"/>
              <w:rPr>
                <w:sz w:val="24"/>
                <w:szCs w:val="24"/>
              </w:rPr>
            </w:pPr>
            <w:r w:rsidRPr="00B15CE7">
              <w:rPr>
                <w:sz w:val="24"/>
                <w:szCs w:val="24"/>
              </w:rPr>
              <w:t xml:space="preserve">The partnership is a voluntary contract between two or more parties to place their skills, labor, money and some of all of them in a lawful trade, with the understanding that profits and losses will be shared in equal proportions between them </w:t>
            </w:r>
            <w:r w:rsidRPr="00B15CE7">
              <w:rPr>
                <w:sz w:val="24"/>
                <w:szCs w:val="24"/>
              </w:rPr>
              <w:fldChar w:fldCharType="begin"/>
            </w:r>
            <w:r w:rsidR="002D2F40" w:rsidRPr="00B15CE7">
              <w:rPr>
                <w:sz w:val="24"/>
                <w:szCs w:val="24"/>
              </w:rPr>
              <w:instrText xml:space="preserve"> ADDIN ZOTERO_ITEM CSL_CITATION {"citationID":"qG3uvDqY","properties":{"formattedCitation":"{\\rtf (\\uc0\\u8220{}What is PARTNERSHIP?,\\uc0\\u8221{} 2011)}","plainCitation":"(“What is PARTNERSHIP?,” 2011)"},"citationItems":[{"id":223,"uris":["http://zotero.org/users/local/svENvmyw/items/VK78QYXS"],"uri":["http://zotero.org/users/local/svENvmyw/items/VK78QYXS"],"itemData":{"id":223,"type":"webpage","title":"What is PARTNERSHIP? definition of PARTNERSHIP (Black's Law Dictionary)","container-title":"The Law Dictionary","abstract":"Definition of PARTNERSHIP: A voluntary contract between two or more competent persons to place their money, effects, labor, and skill, or some or all of them, in lawful commerce or","URL":"https://thelawdictionary.org/partnership/","shortTitle":"What is PARTNERSHIP?","language":"en-US","issued":{"date-parts":[["2011",11,4]]},"accessed":{"date-parts":[["2019",4,6]]}}}],"schema":"https://github.com/citation-style-language/schema/raw/master/csl-citation.json"} </w:instrText>
            </w:r>
            <w:r w:rsidRPr="00B15CE7">
              <w:rPr>
                <w:sz w:val="24"/>
                <w:szCs w:val="24"/>
              </w:rPr>
              <w:fldChar w:fldCharType="separate"/>
            </w:r>
            <w:r w:rsidR="002D2F40" w:rsidRPr="00B15CE7">
              <w:rPr>
                <w:sz w:val="24"/>
                <w:szCs w:val="24"/>
              </w:rPr>
              <w:t>(“What is PARTNERSHIP?,” 2011)</w:t>
            </w:r>
            <w:r w:rsidRPr="00B15CE7">
              <w:rPr>
                <w:sz w:val="24"/>
                <w:szCs w:val="24"/>
              </w:rPr>
              <w:fldChar w:fldCharType="end"/>
            </w:r>
            <w:r w:rsidRPr="00B15CE7">
              <w:rPr>
                <w:sz w:val="24"/>
                <w:szCs w:val="24"/>
              </w:rPr>
              <w:t>.  Part</w:t>
            </w:r>
            <w:r w:rsidRPr="00B15CE7">
              <w:rPr>
                <w:sz w:val="24"/>
                <w:szCs w:val="24"/>
              </w:rPr>
              <w:t xml:space="preserve">nership takes </w:t>
            </w:r>
            <w:r w:rsidRPr="00B15CE7">
              <w:rPr>
                <w:sz w:val="24"/>
                <w:szCs w:val="24"/>
              </w:rPr>
              <w:lastRenderedPageBreak/>
              <w:t>many forms such as general</w:t>
            </w:r>
            <w:r w:rsidRPr="00B15CE7">
              <w:rPr>
                <w:sz w:val="24"/>
                <w:szCs w:val="24"/>
              </w:rPr>
              <w:t>, limited liability</w:t>
            </w:r>
            <w:r w:rsidRPr="00B15CE7">
              <w:rPr>
                <w:sz w:val="24"/>
                <w:szCs w:val="24"/>
              </w:rPr>
              <w:t>, and limited partnership. The state laws govern the creation, organization, and dissolution of the partnership. Nevertheless, most of the states have accepted the Uniform P</w:t>
            </w:r>
            <w:r w:rsidRPr="00B15CE7">
              <w:rPr>
                <w:sz w:val="24"/>
                <w:szCs w:val="24"/>
              </w:rPr>
              <w:t>artnership Act.</w:t>
            </w:r>
            <w:r w:rsidRPr="00B15CE7">
              <w:rPr>
                <w:sz w:val="24"/>
                <w:szCs w:val="24"/>
              </w:rPr>
              <w:fldChar w:fldCharType="begin"/>
            </w:r>
            <w:r w:rsidR="002D2F40" w:rsidRPr="00B15CE7">
              <w:rPr>
                <w:sz w:val="24"/>
                <w:szCs w:val="24"/>
              </w:rPr>
              <w:instrText xml:space="preserve"> ADDIN ZOTERO_ITEM CSL_CITATION {"citationID":"qMSLfgMI","properties":{"formattedCitation":"(Staff, 2007b)","plainCitation":"(Staff, 2007b)"},"citationItems":[{"id":225,"uris":["http://zotero.org/users/local/svENvmyw/items/95UPTPN6"],"uri":["http://zotero.org/users/local/svENvmyw/items/95UPTPN6"],"itemData":{"id":225,"type":"webpage","title":"Partnership","container-title":"LII / Legal Information Institute","abstract":"OverviewA partnership is a for-profit business organization comprised  of two or more persons. State laws govern partnerships. Under various state laws, \"persons\" can include individuals, groups of individuals, companies, and corporations. As such, partnerships vary in complexity.","URL":"https://www.law.cornell.edu/wex/partnership","language":"en","author":[{"family":"Staff","given":"L. I. I."}],"issued":{"date-parts":[["2007",8,6]]},"accessed":{"date-parts":[["2019",4,6]]}}}],"schema":"https://github.com/citation-style-language/schema/raw/master/csl-citation.json"} </w:instrText>
            </w:r>
            <w:r w:rsidRPr="00B15CE7">
              <w:rPr>
                <w:sz w:val="24"/>
                <w:szCs w:val="24"/>
              </w:rPr>
              <w:fldChar w:fldCharType="separate"/>
            </w:r>
            <w:r w:rsidR="002D2F40" w:rsidRPr="00B15CE7">
              <w:rPr>
                <w:sz w:val="24"/>
              </w:rPr>
              <w:t>(Staff, 2007b)</w:t>
            </w:r>
            <w:r w:rsidRPr="00B15CE7">
              <w:rPr>
                <w:sz w:val="24"/>
                <w:szCs w:val="24"/>
              </w:rPr>
              <w:fldChar w:fldCharType="end"/>
            </w:r>
          </w:p>
        </w:tc>
        <w:tc>
          <w:tcPr>
            <w:tcW w:w="2210" w:type="dxa"/>
          </w:tcPr>
          <w:p w14:paraId="5D7997BA" w14:textId="77777777" w:rsidR="00C13AA5" w:rsidRPr="00B15CE7" w:rsidRDefault="00487C12" w:rsidP="00B15CE7">
            <w:pPr>
              <w:pStyle w:val="TableParagraph"/>
              <w:spacing w:line="360" w:lineRule="auto"/>
              <w:rPr>
                <w:sz w:val="24"/>
                <w:szCs w:val="24"/>
              </w:rPr>
            </w:pPr>
            <w:r w:rsidRPr="00B15CE7">
              <w:rPr>
                <w:sz w:val="24"/>
                <w:szCs w:val="24"/>
              </w:rPr>
              <w:lastRenderedPageBreak/>
              <w:t>T</w:t>
            </w:r>
            <w:r w:rsidRPr="00B15CE7">
              <w:rPr>
                <w:sz w:val="24"/>
                <w:szCs w:val="24"/>
              </w:rPr>
              <w:t>he key advantage of partnership business form is collaboration. As the only difference between sole proprietorship and partnership is that partnership allows the business owner to collaborate on resources and skills of the parties involved. Runni</w:t>
            </w:r>
            <w:r w:rsidRPr="00B15CE7">
              <w:rPr>
                <w:sz w:val="24"/>
                <w:szCs w:val="24"/>
              </w:rPr>
              <w:t xml:space="preserve">ng the whole business on one's own </w:t>
            </w:r>
            <w:r w:rsidRPr="00B15CE7">
              <w:rPr>
                <w:sz w:val="24"/>
                <w:szCs w:val="24"/>
              </w:rPr>
              <w:lastRenderedPageBreak/>
              <w:t xml:space="preserve">is complex but the availability of partners ensure that there is someone with whom the burden of capital and profits and losses can be shared. Members of the partnership have more time to focus on business innovation and </w:t>
            </w:r>
            <w:r w:rsidRPr="00B15CE7">
              <w:rPr>
                <w:sz w:val="24"/>
                <w:szCs w:val="24"/>
              </w:rPr>
              <w:t>expansion.</w:t>
            </w:r>
          </w:p>
          <w:p w14:paraId="1CBE9B9B" w14:textId="77777777" w:rsidR="00C13AA5" w:rsidRPr="00B15CE7" w:rsidRDefault="00C13AA5" w:rsidP="00B15CE7">
            <w:pPr>
              <w:pStyle w:val="TableParagraph"/>
              <w:spacing w:line="360" w:lineRule="auto"/>
              <w:rPr>
                <w:sz w:val="24"/>
                <w:szCs w:val="24"/>
              </w:rPr>
            </w:pPr>
          </w:p>
        </w:tc>
        <w:tc>
          <w:tcPr>
            <w:tcW w:w="2515" w:type="dxa"/>
          </w:tcPr>
          <w:p w14:paraId="57644566" w14:textId="77777777" w:rsidR="00C13AA5" w:rsidRPr="00B15CE7" w:rsidRDefault="00487C12" w:rsidP="00B15CE7">
            <w:pPr>
              <w:pStyle w:val="TableParagraph"/>
              <w:spacing w:line="360" w:lineRule="auto"/>
              <w:rPr>
                <w:sz w:val="24"/>
                <w:szCs w:val="24"/>
              </w:rPr>
            </w:pPr>
            <w:r w:rsidRPr="00B15CE7">
              <w:rPr>
                <w:sz w:val="24"/>
                <w:szCs w:val="24"/>
              </w:rPr>
              <w:lastRenderedPageBreak/>
              <w:t>The biggest disadvantage of a general partnership is similar to that of a sole proprietorship</w:t>
            </w:r>
          </w:p>
          <w:p w14:paraId="3CC74DD2" w14:textId="24EAE44F" w:rsidR="00C13AA5" w:rsidRPr="00B15CE7" w:rsidRDefault="00E806F1" w:rsidP="00B15CE7">
            <w:pPr>
              <w:pStyle w:val="TableParagraph"/>
              <w:spacing w:line="360" w:lineRule="auto"/>
              <w:rPr>
                <w:sz w:val="24"/>
                <w:szCs w:val="24"/>
              </w:rPr>
            </w:pPr>
            <w:r>
              <w:rPr>
                <w:sz w:val="24"/>
                <w:szCs w:val="24"/>
              </w:rPr>
              <w:t>Unlimited liability which means that the</w:t>
            </w:r>
            <w:r w:rsidR="00487C12" w:rsidRPr="00B15CE7">
              <w:rPr>
                <w:sz w:val="24"/>
                <w:szCs w:val="24"/>
              </w:rPr>
              <w:t xml:space="preserve"> personal </w:t>
            </w:r>
            <w:r w:rsidRPr="00B15CE7">
              <w:rPr>
                <w:sz w:val="24"/>
                <w:szCs w:val="24"/>
              </w:rPr>
              <w:t>possessions</w:t>
            </w:r>
            <w:r w:rsidR="00487C12" w:rsidRPr="00B15CE7">
              <w:rPr>
                <w:sz w:val="24"/>
                <w:szCs w:val="24"/>
              </w:rPr>
              <w:t xml:space="preserve"> of the partners are at the vulnerable </w:t>
            </w:r>
            <w:r w:rsidR="00BD50ED" w:rsidRPr="00B15CE7">
              <w:rPr>
                <w:sz w:val="24"/>
                <w:szCs w:val="24"/>
              </w:rPr>
              <w:t>to</w:t>
            </w:r>
            <w:r w:rsidR="00487C12" w:rsidRPr="00B15CE7">
              <w:rPr>
                <w:sz w:val="24"/>
                <w:szCs w:val="24"/>
              </w:rPr>
              <w:t xml:space="preserve"> losses because like the sole proprietorship business, owners and bus</w:t>
            </w:r>
            <w:r w:rsidR="00487C12" w:rsidRPr="00B15CE7">
              <w:rPr>
                <w:sz w:val="24"/>
                <w:szCs w:val="24"/>
              </w:rPr>
              <w:t xml:space="preserve">iness are not separate from each other in general </w:t>
            </w:r>
            <w:r w:rsidR="00487C12" w:rsidRPr="00B15CE7">
              <w:rPr>
                <w:sz w:val="24"/>
                <w:szCs w:val="24"/>
              </w:rPr>
              <w:lastRenderedPageBreak/>
              <w:t xml:space="preserve">partnership. Due to </w:t>
            </w:r>
            <w:r w:rsidR="006C3932" w:rsidRPr="00B15CE7">
              <w:rPr>
                <w:sz w:val="24"/>
                <w:szCs w:val="24"/>
              </w:rPr>
              <w:t>this</w:t>
            </w:r>
            <w:r w:rsidR="00487C12" w:rsidRPr="00B15CE7">
              <w:rPr>
                <w:sz w:val="24"/>
                <w:szCs w:val="24"/>
              </w:rPr>
              <w:t xml:space="preserve"> reason, many business persons chose to form a corporation or limited liability partnership which offers limited liability to at least limited partner. These businesses can be a bett</w:t>
            </w:r>
            <w:r w:rsidR="00487C12" w:rsidRPr="00B15CE7">
              <w:rPr>
                <w:sz w:val="24"/>
                <w:szCs w:val="24"/>
              </w:rPr>
              <w:t>er business choice, if a number of partners are higher, suitable to form a corporation or a limited liability company.</w:t>
            </w:r>
          </w:p>
          <w:p w14:paraId="45013D1E" w14:textId="77777777" w:rsidR="00C13AA5" w:rsidRPr="00B15CE7" w:rsidRDefault="00C13AA5" w:rsidP="00B15CE7">
            <w:pPr>
              <w:pStyle w:val="TableParagraph"/>
              <w:spacing w:line="360" w:lineRule="auto"/>
              <w:rPr>
                <w:sz w:val="24"/>
                <w:szCs w:val="24"/>
              </w:rPr>
            </w:pPr>
          </w:p>
        </w:tc>
        <w:tc>
          <w:tcPr>
            <w:tcW w:w="2515" w:type="dxa"/>
          </w:tcPr>
          <w:p w14:paraId="5B927AD8" w14:textId="6B5D5741" w:rsidR="00C13AA5" w:rsidRPr="00B15CE7" w:rsidRDefault="00487C12" w:rsidP="00B15CE7">
            <w:pPr>
              <w:pStyle w:val="TableParagraph"/>
              <w:spacing w:line="360" w:lineRule="auto"/>
              <w:rPr>
                <w:sz w:val="24"/>
                <w:szCs w:val="24"/>
              </w:rPr>
            </w:pPr>
            <w:r w:rsidRPr="00B15CE7">
              <w:rPr>
                <w:sz w:val="24"/>
                <w:szCs w:val="24"/>
              </w:rPr>
              <w:lastRenderedPageBreak/>
              <w:t xml:space="preserve">Two or more people who enter into partnership agreement are the owners of business formed under that agreement. </w:t>
            </w:r>
          </w:p>
        </w:tc>
      </w:tr>
      <w:tr w:rsidR="00714E6C" w14:paraId="16F6918E" w14:textId="77777777" w:rsidTr="006C3932">
        <w:trPr>
          <w:trHeight w:val="1072"/>
        </w:trPr>
        <w:tc>
          <w:tcPr>
            <w:tcW w:w="1890" w:type="dxa"/>
            <w:shd w:val="clear" w:color="auto" w:fill="CCCCCC"/>
          </w:tcPr>
          <w:p w14:paraId="4159E554" w14:textId="77777777" w:rsidR="00C13AA5" w:rsidRPr="00B15CE7" w:rsidRDefault="00C13AA5" w:rsidP="00B15CE7">
            <w:pPr>
              <w:pStyle w:val="TableParagraph"/>
              <w:spacing w:line="360" w:lineRule="auto"/>
              <w:rPr>
                <w:sz w:val="24"/>
                <w:szCs w:val="24"/>
              </w:rPr>
            </w:pPr>
          </w:p>
          <w:p w14:paraId="30BF99A3" w14:textId="77777777" w:rsidR="00C13AA5" w:rsidRPr="00B15CE7" w:rsidRDefault="00C13AA5" w:rsidP="00B15CE7">
            <w:pPr>
              <w:pStyle w:val="TableParagraph"/>
              <w:spacing w:before="8" w:line="360" w:lineRule="auto"/>
              <w:rPr>
                <w:sz w:val="24"/>
                <w:szCs w:val="24"/>
              </w:rPr>
            </w:pPr>
          </w:p>
          <w:p w14:paraId="4175DF0D" w14:textId="77777777" w:rsidR="00C13AA5" w:rsidRPr="00B15CE7" w:rsidRDefault="00487C12" w:rsidP="00B15CE7">
            <w:pPr>
              <w:pStyle w:val="TableParagraph"/>
              <w:spacing w:line="360" w:lineRule="auto"/>
              <w:ind w:left="105" w:right="460"/>
              <w:rPr>
                <w:b/>
                <w:sz w:val="24"/>
                <w:szCs w:val="24"/>
              </w:rPr>
            </w:pPr>
            <w:r w:rsidRPr="00B15CE7">
              <w:rPr>
                <w:b/>
                <w:sz w:val="24"/>
                <w:szCs w:val="24"/>
              </w:rPr>
              <w:t>Limited Partnership</w:t>
            </w:r>
          </w:p>
        </w:tc>
        <w:tc>
          <w:tcPr>
            <w:tcW w:w="2475" w:type="dxa"/>
          </w:tcPr>
          <w:p w14:paraId="61FAD195" w14:textId="7145A9C3" w:rsidR="00C13AA5" w:rsidRPr="00B15CE7" w:rsidRDefault="00487C12" w:rsidP="00B15CE7">
            <w:pPr>
              <w:pStyle w:val="TableParagraph"/>
              <w:spacing w:line="360" w:lineRule="auto"/>
              <w:rPr>
                <w:sz w:val="24"/>
                <w:szCs w:val="24"/>
              </w:rPr>
            </w:pPr>
            <w:r w:rsidRPr="00B15CE7">
              <w:rPr>
                <w:sz w:val="24"/>
                <w:szCs w:val="24"/>
              </w:rPr>
              <w:t>A limited partnership is the form of business entity in which at least one of the partner has limited liability. The general manager has unlimited liability and they are responsible for managing business operations. A limited liability partner is the one w</w:t>
            </w:r>
            <w:r w:rsidRPr="00B15CE7">
              <w:rPr>
                <w:sz w:val="24"/>
                <w:szCs w:val="24"/>
              </w:rPr>
              <w:t xml:space="preserve">ho doesn't participate in the business operations and their liability is also limited </w:t>
            </w:r>
            <w:r w:rsidRPr="00B15CE7">
              <w:rPr>
                <w:sz w:val="24"/>
                <w:szCs w:val="24"/>
              </w:rPr>
              <w:fldChar w:fldCharType="begin"/>
            </w:r>
            <w:r w:rsidR="002D2F40" w:rsidRPr="00B15CE7">
              <w:rPr>
                <w:sz w:val="24"/>
                <w:szCs w:val="24"/>
              </w:rPr>
              <w:instrText xml:space="preserve"> ADDIN ZOTERO_ITEM CSL_CITATION {"citationID":"djPEuSru","properties":{"formattedCitation":"(Anonymous, 2010c)","plainCitation":"(Anonymous, 2010c)"},"citationItems":[{"id":227,"uris":["http://zotero.org/users/local/svENvmyw/items/48V6XNBR"],"uri":["http://zotero.org/users/local/svENvmyw/items/48V6XNBR"],"itemData":{"id":227,"type":"webpage","title":"Limited partnership","container-title":"LII / Legal Information Institute","abstract":"DefinitionA type of partnership with at least one general partner and at least one limited partner. A general partner is responsible for managing the partnership but maintains personal liability for the partnership's debts. A limited partner generally does not participate in managing the partnership, but enjoys limited personal liability.See also[[wex:Partnership]][[wex:Limited liability partnership (LLP)]]","URL":"https://www.law.cornell.edu/wex/limited_partnership","language":"en","author":[{"family":"Anonymous","given":""}],"issued":{"date-parts":[["2010",8,19]]},"accessed":{"date-parts":[["2019",4,6]]}}}],"schema":"https://github.com/citation-style-language/schema/raw/master/csl-citation.json"} </w:instrText>
            </w:r>
            <w:r w:rsidRPr="00B15CE7">
              <w:rPr>
                <w:sz w:val="24"/>
                <w:szCs w:val="24"/>
              </w:rPr>
              <w:fldChar w:fldCharType="separate"/>
            </w:r>
            <w:r w:rsidR="002D2F40" w:rsidRPr="00B15CE7">
              <w:rPr>
                <w:sz w:val="24"/>
              </w:rPr>
              <w:t>(Anonymous, 2010c)</w:t>
            </w:r>
            <w:r w:rsidRPr="00B15CE7">
              <w:rPr>
                <w:sz w:val="24"/>
                <w:szCs w:val="24"/>
              </w:rPr>
              <w:fldChar w:fldCharType="end"/>
            </w:r>
          </w:p>
        </w:tc>
        <w:tc>
          <w:tcPr>
            <w:tcW w:w="2210" w:type="dxa"/>
          </w:tcPr>
          <w:p w14:paraId="6E47357D" w14:textId="77777777" w:rsidR="00C13AA5" w:rsidRPr="00B15CE7" w:rsidRDefault="00487C12" w:rsidP="00B15CE7">
            <w:pPr>
              <w:pStyle w:val="TableParagraph"/>
              <w:spacing w:line="360" w:lineRule="auto"/>
              <w:rPr>
                <w:sz w:val="24"/>
                <w:szCs w:val="24"/>
              </w:rPr>
            </w:pPr>
            <w:r w:rsidRPr="00B15CE7">
              <w:rPr>
                <w:sz w:val="24"/>
                <w:szCs w:val="24"/>
              </w:rPr>
              <w:t>A limited partnership is</w:t>
            </w:r>
            <w:r w:rsidRPr="00B15CE7">
              <w:rPr>
                <w:sz w:val="24"/>
                <w:szCs w:val="24"/>
              </w:rPr>
              <w:t xml:space="preserve"> a separate entity from its owners and it protects its owners form the risk of limited liability. It also allows its partners to generate capital by selling interests in the partnership, to obtain a loan and exist independently of its owners' death.</w:t>
            </w:r>
          </w:p>
          <w:p w14:paraId="3CDBFFFC" w14:textId="77777777" w:rsidR="00C13AA5" w:rsidRPr="00B15CE7" w:rsidRDefault="00C13AA5" w:rsidP="00B15CE7">
            <w:pPr>
              <w:pStyle w:val="TableParagraph"/>
              <w:spacing w:line="360" w:lineRule="auto"/>
              <w:rPr>
                <w:sz w:val="24"/>
                <w:szCs w:val="24"/>
              </w:rPr>
            </w:pPr>
          </w:p>
        </w:tc>
        <w:tc>
          <w:tcPr>
            <w:tcW w:w="2515" w:type="dxa"/>
          </w:tcPr>
          <w:p w14:paraId="5EF83EE3" w14:textId="77777777" w:rsidR="00C13AA5" w:rsidRPr="00B15CE7" w:rsidRDefault="00487C12" w:rsidP="00B15CE7">
            <w:pPr>
              <w:pStyle w:val="TableParagraph"/>
              <w:spacing w:line="360" w:lineRule="auto"/>
              <w:rPr>
                <w:sz w:val="24"/>
                <w:szCs w:val="24"/>
              </w:rPr>
            </w:pPr>
            <w:r w:rsidRPr="00B15CE7">
              <w:rPr>
                <w:sz w:val="24"/>
                <w:szCs w:val="24"/>
              </w:rPr>
              <w:t>Limit</w:t>
            </w:r>
            <w:r w:rsidRPr="00B15CE7">
              <w:rPr>
                <w:sz w:val="24"/>
                <w:szCs w:val="24"/>
              </w:rPr>
              <w:t xml:space="preserve">ed partners have limited voice in decision-making and the general partner’s liability is not limited, which makes this business entity less preferable in various cases. </w:t>
            </w:r>
          </w:p>
          <w:p w14:paraId="74916A38" w14:textId="77777777" w:rsidR="00C13AA5" w:rsidRPr="00B15CE7" w:rsidRDefault="00C13AA5" w:rsidP="00B15CE7">
            <w:pPr>
              <w:pStyle w:val="TableParagraph"/>
              <w:spacing w:line="360" w:lineRule="auto"/>
              <w:rPr>
                <w:sz w:val="24"/>
                <w:szCs w:val="24"/>
              </w:rPr>
            </w:pPr>
          </w:p>
        </w:tc>
        <w:tc>
          <w:tcPr>
            <w:tcW w:w="2515" w:type="dxa"/>
          </w:tcPr>
          <w:p w14:paraId="09A4EBCB" w14:textId="38925E62" w:rsidR="00C13AA5" w:rsidRPr="00B15CE7" w:rsidRDefault="00487C12" w:rsidP="00B15CE7">
            <w:pPr>
              <w:pStyle w:val="TableParagraph"/>
              <w:spacing w:line="360" w:lineRule="auto"/>
              <w:rPr>
                <w:sz w:val="24"/>
                <w:szCs w:val="24"/>
              </w:rPr>
            </w:pPr>
            <w:r w:rsidRPr="00B15CE7">
              <w:rPr>
                <w:sz w:val="24"/>
                <w:szCs w:val="24"/>
              </w:rPr>
              <w:t>One partner is the general partner and the other is a limited partner, generally, bot</w:t>
            </w:r>
            <w:r w:rsidRPr="00B15CE7">
              <w:rPr>
                <w:sz w:val="24"/>
                <w:szCs w:val="24"/>
              </w:rPr>
              <w:t>h own the business, but the liability of one is limited and the other has unlimited liability.</w:t>
            </w:r>
          </w:p>
        </w:tc>
      </w:tr>
      <w:tr w:rsidR="00714E6C" w14:paraId="45843072" w14:textId="77777777" w:rsidTr="006C3932">
        <w:trPr>
          <w:trHeight w:val="1076"/>
        </w:trPr>
        <w:tc>
          <w:tcPr>
            <w:tcW w:w="1890" w:type="dxa"/>
            <w:shd w:val="clear" w:color="auto" w:fill="CCCCCC"/>
          </w:tcPr>
          <w:p w14:paraId="0C3AC104" w14:textId="77777777" w:rsidR="00C13AA5" w:rsidRPr="00B15CE7" w:rsidRDefault="00C13AA5" w:rsidP="00B15CE7">
            <w:pPr>
              <w:pStyle w:val="TableParagraph"/>
              <w:spacing w:line="360" w:lineRule="auto"/>
              <w:rPr>
                <w:sz w:val="24"/>
                <w:szCs w:val="24"/>
              </w:rPr>
            </w:pPr>
          </w:p>
          <w:p w14:paraId="450B746B" w14:textId="77777777" w:rsidR="00C13AA5" w:rsidRPr="00B15CE7" w:rsidRDefault="00C13AA5" w:rsidP="00B15CE7">
            <w:pPr>
              <w:pStyle w:val="TableParagraph"/>
              <w:spacing w:before="10" w:line="360" w:lineRule="auto"/>
              <w:rPr>
                <w:sz w:val="24"/>
                <w:szCs w:val="24"/>
              </w:rPr>
            </w:pPr>
          </w:p>
          <w:p w14:paraId="637E0F06" w14:textId="77777777" w:rsidR="00C13AA5" w:rsidRPr="00B15CE7" w:rsidRDefault="00487C12" w:rsidP="00B15CE7">
            <w:pPr>
              <w:pStyle w:val="TableParagraph"/>
              <w:spacing w:line="360" w:lineRule="auto"/>
              <w:ind w:left="105"/>
              <w:rPr>
                <w:b/>
                <w:sz w:val="24"/>
                <w:szCs w:val="24"/>
              </w:rPr>
            </w:pPr>
            <w:r w:rsidRPr="00B15CE7">
              <w:rPr>
                <w:b/>
                <w:sz w:val="24"/>
                <w:szCs w:val="24"/>
              </w:rPr>
              <w:t>LLP</w:t>
            </w:r>
          </w:p>
        </w:tc>
        <w:tc>
          <w:tcPr>
            <w:tcW w:w="2475" w:type="dxa"/>
          </w:tcPr>
          <w:p w14:paraId="7613576E" w14:textId="77777777" w:rsidR="00C13AA5" w:rsidRPr="00B15CE7" w:rsidRDefault="00487C12" w:rsidP="00B15CE7">
            <w:pPr>
              <w:pStyle w:val="TableParagraph"/>
              <w:spacing w:line="360" w:lineRule="auto"/>
              <w:rPr>
                <w:sz w:val="24"/>
                <w:szCs w:val="24"/>
              </w:rPr>
            </w:pPr>
            <w:r w:rsidRPr="00B15CE7">
              <w:rPr>
                <w:sz w:val="24"/>
                <w:szCs w:val="24"/>
              </w:rPr>
              <w:t xml:space="preserve">A partner enters in this form of business to protect himself or herself from the unlimited </w:t>
            </w:r>
            <w:r w:rsidRPr="00B15CE7">
              <w:rPr>
                <w:sz w:val="24"/>
                <w:szCs w:val="24"/>
              </w:rPr>
              <w:lastRenderedPageBreak/>
              <w:t>liability as an owner for the negligent acts attributed to some</w:t>
            </w:r>
            <w:r w:rsidRPr="00B15CE7">
              <w:rPr>
                <w:sz w:val="24"/>
                <w:szCs w:val="24"/>
              </w:rPr>
              <w:t xml:space="preserve"> other partner in the business.</w:t>
            </w:r>
          </w:p>
          <w:p w14:paraId="5F0E19A2" w14:textId="029EBE52" w:rsidR="00C13AA5" w:rsidRPr="00B15CE7" w:rsidRDefault="00487C12" w:rsidP="00B15CE7">
            <w:pPr>
              <w:pStyle w:val="TableParagraph"/>
              <w:spacing w:line="360" w:lineRule="auto"/>
              <w:rPr>
                <w:sz w:val="24"/>
                <w:szCs w:val="24"/>
              </w:rPr>
            </w:pPr>
            <w:r w:rsidRPr="00B15CE7">
              <w:rPr>
                <w:sz w:val="24"/>
                <w:szCs w:val="24"/>
              </w:rPr>
              <w:fldChar w:fldCharType="begin"/>
            </w:r>
            <w:r w:rsidR="002D2F40" w:rsidRPr="00B15CE7">
              <w:rPr>
                <w:sz w:val="24"/>
                <w:szCs w:val="24"/>
              </w:rPr>
              <w:instrText xml:space="preserve"> ADDIN ZOTERO_ITEM CSL_CITATION {"citationID":"FJiUVdgs","properties":{"formattedCitation":"{\\rtf (\\uc0\\u8220{}What is LIMITED LIABILITY PARTNERSHIP (LLP)?,\\uc0\\u8221{} 2012)}","plainCitation":"(“What is LIMITED LIABILITY PARTNERSHIP (LLP)?,” 2012)"},"citationItems":[{"id":230,"uris":["http://zotero.org/users/local/svENvmyw/items/JWXZQ8E2"],"uri":["http://zotero.org/users/local/svENvmyw/items/JWXZQ8E2"],"itemData":{"id":230,"type":"webpage","title":"What is LIMITED LIABILITY PARTNERSHIP (LLP)? definition of LIMITED LIABILITY PARTNERSHIP (LLP) (Black's Law Dictionary)","container-title":"The Law Dictionary","abstract":"Definition of LIMITED LIABILITY PARTNERSHIP (LLP): To prevent liability as a partner for the negligent acts caused by any other partners or any one else not under his or her command, one enters into this","URL":"https://thelawdictionary.org/limited-liability-partnership-llp/","shortTitle":"What is LIMITED LIABILITY PARTNERSHIP (LLP)?","language":"en-US","issued":{"date-parts":[["2012",10,19]]},"accessed":{"date-parts":[["2019",4,6]]}}}],"schema":"https://github.com/citation-style-language/schema/raw/master/csl-citation.json"} </w:instrText>
            </w:r>
            <w:r w:rsidRPr="00B15CE7">
              <w:rPr>
                <w:sz w:val="24"/>
                <w:szCs w:val="24"/>
              </w:rPr>
              <w:fldChar w:fldCharType="separate"/>
            </w:r>
            <w:r w:rsidR="002D2F40" w:rsidRPr="00B15CE7">
              <w:rPr>
                <w:sz w:val="24"/>
                <w:szCs w:val="24"/>
              </w:rPr>
              <w:t>(“What is LIMITED LIABILITY PARTNERSHIP (LLP)?,” 2012)</w:t>
            </w:r>
            <w:r w:rsidRPr="00B15CE7">
              <w:rPr>
                <w:sz w:val="24"/>
                <w:szCs w:val="24"/>
              </w:rPr>
              <w:fldChar w:fldCharType="end"/>
            </w:r>
          </w:p>
        </w:tc>
        <w:tc>
          <w:tcPr>
            <w:tcW w:w="2210" w:type="dxa"/>
          </w:tcPr>
          <w:p w14:paraId="3AFA53AA" w14:textId="77777777" w:rsidR="00C13AA5" w:rsidRPr="00B15CE7" w:rsidRDefault="00487C12" w:rsidP="00B15CE7">
            <w:pPr>
              <w:pStyle w:val="TableParagraph"/>
              <w:spacing w:line="360" w:lineRule="auto"/>
              <w:rPr>
                <w:sz w:val="24"/>
                <w:szCs w:val="24"/>
              </w:rPr>
            </w:pPr>
            <w:r w:rsidRPr="00B15CE7">
              <w:rPr>
                <w:sz w:val="24"/>
                <w:szCs w:val="24"/>
              </w:rPr>
              <w:lastRenderedPageBreak/>
              <w:t>Since partners enter this t</w:t>
            </w:r>
            <w:r w:rsidRPr="00B15CE7">
              <w:rPr>
                <w:sz w:val="24"/>
                <w:szCs w:val="24"/>
              </w:rPr>
              <w:t xml:space="preserve">ype of business to protect their liability, this is one of the </w:t>
            </w:r>
            <w:r w:rsidRPr="00B15CE7">
              <w:rPr>
                <w:sz w:val="24"/>
                <w:szCs w:val="24"/>
              </w:rPr>
              <w:lastRenderedPageBreak/>
              <w:t>major advantages when it comes to partnership. The personal assets of limited partners protect the personal assets of the limited partners from any loss. LLP's are also a separate entity from i</w:t>
            </w:r>
            <w:r w:rsidRPr="00B15CE7">
              <w:rPr>
                <w:sz w:val="24"/>
                <w:szCs w:val="24"/>
              </w:rPr>
              <w:t>ts limited owners.</w:t>
            </w:r>
          </w:p>
          <w:p w14:paraId="3068653E" w14:textId="77777777" w:rsidR="00C13AA5" w:rsidRPr="00B15CE7" w:rsidRDefault="00C13AA5" w:rsidP="00B15CE7">
            <w:pPr>
              <w:pStyle w:val="TableParagraph"/>
              <w:spacing w:line="360" w:lineRule="auto"/>
              <w:rPr>
                <w:sz w:val="24"/>
                <w:szCs w:val="24"/>
              </w:rPr>
            </w:pPr>
          </w:p>
        </w:tc>
        <w:tc>
          <w:tcPr>
            <w:tcW w:w="2515" w:type="dxa"/>
          </w:tcPr>
          <w:p w14:paraId="3000D61D" w14:textId="77777777" w:rsidR="00C13AA5" w:rsidRPr="00B15CE7" w:rsidRDefault="00487C12" w:rsidP="00B15CE7">
            <w:pPr>
              <w:pStyle w:val="TableParagraph"/>
              <w:spacing w:line="360" w:lineRule="auto"/>
              <w:rPr>
                <w:sz w:val="24"/>
                <w:szCs w:val="24"/>
              </w:rPr>
            </w:pPr>
            <w:r w:rsidRPr="00B15CE7">
              <w:rPr>
                <w:sz w:val="24"/>
                <w:szCs w:val="24"/>
              </w:rPr>
              <w:lastRenderedPageBreak/>
              <w:t xml:space="preserve">One of the demerits of this business entity is that it needs a general partner so that he/she can be </w:t>
            </w:r>
            <w:r w:rsidRPr="00B15CE7">
              <w:rPr>
                <w:sz w:val="24"/>
                <w:szCs w:val="24"/>
              </w:rPr>
              <w:lastRenderedPageBreak/>
              <w:t>exposed to unlimited liability to protect the liability of a limited partner.</w:t>
            </w:r>
          </w:p>
          <w:p w14:paraId="2B22E12A" w14:textId="77777777" w:rsidR="00C13AA5" w:rsidRPr="00B15CE7" w:rsidRDefault="00487C12" w:rsidP="00B15CE7">
            <w:pPr>
              <w:pStyle w:val="TableParagraph"/>
              <w:spacing w:line="360" w:lineRule="auto"/>
              <w:rPr>
                <w:sz w:val="24"/>
                <w:szCs w:val="24"/>
              </w:rPr>
            </w:pPr>
            <w:r w:rsidRPr="00B15CE7">
              <w:rPr>
                <w:sz w:val="24"/>
                <w:szCs w:val="24"/>
              </w:rPr>
              <w:t>The general partner remains unprivileged in this case.</w:t>
            </w:r>
          </w:p>
        </w:tc>
        <w:tc>
          <w:tcPr>
            <w:tcW w:w="2515" w:type="dxa"/>
          </w:tcPr>
          <w:p w14:paraId="7424DECC" w14:textId="4967F6CD" w:rsidR="00C13AA5" w:rsidRPr="00B15CE7" w:rsidRDefault="00487C12" w:rsidP="00B15CE7">
            <w:pPr>
              <w:pStyle w:val="TableParagraph"/>
              <w:spacing w:line="360" w:lineRule="auto"/>
              <w:rPr>
                <w:sz w:val="24"/>
                <w:szCs w:val="24"/>
              </w:rPr>
            </w:pPr>
            <w:r w:rsidRPr="00B15CE7">
              <w:rPr>
                <w:sz w:val="24"/>
                <w:szCs w:val="24"/>
              </w:rPr>
              <w:lastRenderedPageBreak/>
              <w:t xml:space="preserve"> B</w:t>
            </w:r>
            <w:r w:rsidRPr="00B15CE7">
              <w:rPr>
                <w:sz w:val="24"/>
                <w:szCs w:val="24"/>
              </w:rPr>
              <w:t xml:space="preserve">oth the partners, general and limited partner are the principal owners of LLP.   </w:t>
            </w:r>
          </w:p>
        </w:tc>
      </w:tr>
      <w:tr w:rsidR="00714E6C" w14:paraId="4C5300F3" w14:textId="77777777" w:rsidTr="006C3932">
        <w:trPr>
          <w:trHeight w:val="1073"/>
        </w:trPr>
        <w:tc>
          <w:tcPr>
            <w:tcW w:w="1890" w:type="dxa"/>
            <w:shd w:val="clear" w:color="auto" w:fill="CCCCCC"/>
          </w:tcPr>
          <w:p w14:paraId="7B435476" w14:textId="77777777" w:rsidR="00C13AA5" w:rsidRPr="00B15CE7" w:rsidRDefault="00C13AA5" w:rsidP="00B15CE7">
            <w:pPr>
              <w:pStyle w:val="TableParagraph"/>
              <w:spacing w:line="360" w:lineRule="auto"/>
              <w:rPr>
                <w:sz w:val="24"/>
                <w:szCs w:val="24"/>
              </w:rPr>
            </w:pPr>
          </w:p>
          <w:p w14:paraId="610C24E8" w14:textId="77777777" w:rsidR="00C13AA5" w:rsidRPr="00B15CE7" w:rsidRDefault="00C13AA5" w:rsidP="00B15CE7">
            <w:pPr>
              <w:pStyle w:val="TableParagraph"/>
              <w:spacing w:before="7" w:line="360" w:lineRule="auto"/>
              <w:rPr>
                <w:sz w:val="24"/>
                <w:szCs w:val="24"/>
              </w:rPr>
            </w:pPr>
          </w:p>
          <w:p w14:paraId="29F0C3CE" w14:textId="77777777" w:rsidR="00C13AA5" w:rsidRPr="00B15CE7" w:rsidRDefault="00487C12" w:rsidP="00B15CE7">
            <w:pPr>
              <w:pStyle w:val="TableParagraph"/>
              <w:spacing w:line="360" w:lineRule="auto"/>
              <w:ind w:left="105"/>
              <w:rPr>
                <w:b/>
                <w:sz w:val="24"/>
                <w:szCs w:val="24"/>
              </w:rPr>
            </w:pPr>
            <w:r w:rsidRPr="00B15CE7">
              <w:rPr>
                <w:b/>
                <w:sz w:val="24"/>
                <w:szCs w:val="24"/>
              </w:rPr>
              <w:t>LLC</w:t>
            </w:r>
          </w:p>
        </w:tc>
        <w:tc>
          <w:tcPr>
            <w:tcW w:w="2475" w:type="dxa"/>
          </w:tcPr>
          <w:p w14:paraId="1494826A" w14:textId="1C113ACA" w:rsidR="00C13AA5" w:rsidRPr="00B15CE7" w:rsidRDefault="003826C5" w:rsidP="002A05E5">
            <w:pPr>
              <w:pStyle w:val="TableParagraph"/>
              <w:spacing w:line="360" w:lineRule="auto"/>
              <w:rPr>
                <w:sz w:val="24"/>
                <w:szCs w:val="24"/>
              </w:rPr>
            </w:pPr>
            <w:r>
              <w:rPr>
                <w:sz w:val="24"/>
                <w:szCs w:val="24"/>
              </w:rPr>
              <w:t>A legal business entity which</w:t>
            </w:r>
            <w:r w:rsidR="00487C12" w:rsidRPr="00B15CE7">
              <w:rPr>
                <w:sz w:val="24"/>
                <w:szCs w:val="24"/>
              </w:rPr>
              <w:t xml:space="preserve"> </w:t>
            </w:r>
            <w:r w:rsidR="00487C12" w:rsidRPr="00B15CE7">
              <w:rPr>
                <w:sz w:val="24"/>
                <w:szCs w:val="24"/>
              </w:rPr>
              <w:t>offers limited liability like a corporation and</w:t>
            </w:r>
            <w:r>
              <w:rPr>
                <w:sz w:val="24"/>
                <w:szCs w:val="24"/>
              </w:rPr>
              <w:t xml:space="preserve"> partnership like</w:t>
            </w:r>
            <w:r w:rsidR="00487C12" w:rsidRPr="00B15CE7">
              <w:rPr>
                <w:sz w:val="24"/>
                <w:szCs w:val="24"/>
              </w:rPr>
              <w:t xml:space="preserve"> </w:t>
            </w:r>
            <w:r w:rsidR="00487C12" w:rsidRPr="00B15CE7">
              <w:rPr>
                <w:sz w:val="24"/>
                <w:szCs w:val="24"/>
              </w:rPr>
              <w:t>tax benefit</w:t>
            </w:r>
            <w:r>
              <w:rPr>
                <w:sz w:val="24"/>
                <w:szCs w:val="24"/>
              </w:rPr>
              <w:t>s</w:t>
            </w:r>
            <w:r w:rsidR="00487C12" w:rsidRPr="00B15CE7">
              <w:rPr>
                <w:sz w:val="24"/>
                <w:szCs w:val="24"/>
              </w:rPr>
              <w:t xml:space="preserve">. The owners in case of </w:t>
            </w:r>
            <w:r w:rsidR="00EA334E">
              <w:rPr>
                <w:sz w:val="24"/>
                <w:szCs w:val="24"/>
              </w:rPr>
              <w:t>LLC</w:t>
            </w:r>
            <w:r w:rsidR="00487C12" w:rsidRPr="00B15CE7">
              <w:rPr>
                <w:sz w:val="24"/>
                <w:szCs w:val="24"/>
              </w:rPr>
              <w:t xml:space="preserve"> are usually </w:t>
            </w:r>
            <w:r w:rsidR="002A05E5" w:rsidRPr="00B15CE7">
              <w:rPr>
                <w:sz w:val="24"/>
                <w:szCs w:val="24"/>
              </w:rPr>
              <w:t>mentioned</w:t>
            </w:r>
            <w:r w:rsidR="00487C12" w:rsidRPr="00B15CE7">
              <w:rPr>
                <w:sz w:val="24"/>
                <w:szCs w:val="24"/>
              </w:rPr>
              <w:t xml:space="preserve"> to as "members." The rights and </w:t>
            </w:r>
            <w:r w:rsidR="002A05E5" w:rsidRPr="00B15CE7">
              <w:rPr>
                <w:sz w:val="24"/>
                <w:szCs w:val="24"/>
              </w:rPr>
              <w:t>duties</w:t>
            </w:r>
            <w:r w:rsidR="00487C12" w:rsidRPr="00B15CE7">
              <w:rPr>
                <w:sz w:val="24"/>
                <w:szCs w:val="24"/>
              </w:rPr>
              <w:t xml:space="preserve"> of these mem</w:t>
            </w:r>
            <w:r w:rsidR="00487C12" w:rsidRPr="00B15CE7">
              <w:rPr>
                <w:sz w:val="24"/>
                <w:szCs w:val="24"/>
              </w:rPr>
              <w:t xml:space="preserve">bers are </w:t>
            </w:r>
            <w:r w:rsidR="002A05E5" w:rsidRPr="00B15CE7">
              <w:rPr>
                <w:sz w:val="24"/>
                <w:szCs w:val="24"/>
              </w:rPr>
              <w:t>administered</w:t>
            </w:r>
            <w:r w:rsidR="00487C12" w:rsidRPr="00B15CE7">
              <w:rPr>
                <w:sz w:val="24"/>
                <w:szCs w:val="24"/>
              </w:rPr>
              <w:t xml:space="preserve"> by </w:t>
            </w:r>
            <w:r w:rsidR="002A05E5" w:rsidRPr="00B15CE7">
              <w:rPr>
                <w:sz w:val="24"/>
                <w:szCs w:val="24"/>
              </w:rPr>
              <w:t>a</w:t>
            </w:r>
            <w:r w:rsidR="00487C12" w:rsidRPr="00B15CE7">
              <w:rPr>
                <w:sz w:val="24"/>
                <w:szCs w:val="24"/>
              </w:rPr>
              <w:t xml:space="preserve"> </w:t>
            </w:r>
            <w:r w:rsidR="002A05E5" w:rsidRPr="00B15CE7">
              <w:rPr>
                <w:sz w:val="24"/>
                <w:szCs w:val="24"/>
              </w:rPr>
              <w:t>working</w:t>
            </w:r>
            <w:r w:rsidR="00487C12" w:rsidRPr="00B15CE7">
              <w:rPr>
                <w:sz w:val="24"/>
                <w:szCs w:val="24"/>
              </w:rPr>
              <w:t xml:space="preserve"> agreement. </w:t>
            </w:r>
            <w:r w:rsidR="002A05E5">
              <w:rPr>
                <w:sz w:val="24"/>
                <w:szCs w:val="24"/>
              </w:rPr>
              <w:t>Such a business entity</w:t>
            </w:r>
            <w:r w:rsidR="00487C12" w:rsidRPr="00B15CE7">
              <w:rPr>
                <w:sz w:val="24"/>
                <w:szCs w:val="24"/>
              </w:rPr>
              <w:t xml:space="preserve"> is </w:t>
            </w:r>
            <w:r w:rsidR="002A05E5" w:rsidRPr="00B15CE7">
              <w:rPr>
                <w:sz w:val="24"/>
                <w:szCs w:val="24"/>
              </w:rPr>
              <w:t>made</w:t>
            </w:r>
            <w:r w:rsidR="00487C12" w:rsidRPr="00B15CE7">
              <w:rPr>
                <w:sz w:val="24"/>
                <w:szCs w:val="24"/>
              </w:rPr>
              <w:t xml:space="preserve"> by filling out an article of the organization, a document with a state official </w:t>
            </w:r>
            <w:r w:rsidR="00487C12" w:rsidRPr="00B15CE7">
              <w:rPr>
                <w:sz w:val="24"/>
                <w:szCs w:val="24"/>
              </w:rPr>
              <w:fldChar w:fldCharType="begin"/>
            </w:r>
            <w:r w:rsidR="002D2F40" w:rsidRPr="00B15CE7">
              <w:rPr>
                <w:sz w:val="24"/>
                <w:szCs w:val="24"/>
              </w:rPr>
              <w:instrText xml:space="preserve"> ADDIN ZOTERO_ITEM CSL_CITATION {"citationID":"Mey2qUBU","properties":{"formattedCitation":"(Anonymous, 2010b)","plainCitation":"(Anonymous, 2010b)"},"citationItems":[{"id":232,"uris":["http://zotero.org/users/local/svENvmyw/items/T72HB6SM"],"uri":["http://zotero.org/users/local/svENvmyw/items/T72HB6SM"],"itemData":{"id":232,"type":"webpage","title":"Limited liability company (LLC)","container-title":"LII / Legal Information Institute","abstract":"DefinitionA type of business organization that offers the limited liability of a corporation and the tax benefits of a partnership. The owners of an LLC are referred to as \"members\", whose rights and responsibilities in managing the LLC are governed by an operating agreement. An LLC is legally formed by the filing of a document called the articles of organization with a state official, usually the Secretary of State.See also[[wex:Articles of organization]][[wex:Limited Liability]].","URL":"https://www.law.cornell.edu/wex/limited_liability_company_%28llc%29","language":"en","author":[{"family":"Anonymous","given":""}],"issued":{"date-parts":[["2010",8,19]]},"accessed":{"date-parts":[["2019",4,6]]}}}],"schema":"https://github.com/citation-style-language/schema/raw/master/csl-citation.json"} </w:instrText>
            </w:r>
            <w:r w:rsidR="00487C12" w:rsidRPr="00B15CE7">
              <w:rPr>
                <w:sz w:val="24"/>
                <w:szCs w:val="24"/>
              </w:rPr>
              <w:fldChar w:fldCharType="separate"/>
            </w:r>
            <w:r w:rsidR="002D2F40" w:rsidRPr="00B15CE7">
              <w:rPr>
                <w:sz w:val="24"/>
              </w:rPr>
              <w:t>(Anonymous, 2010b)</w:t>
            </w:r>
            <w:r w:rsidR="00487C12" w:rsidRPr="00B15CE7">
              <w:rPr>
                <w:sz w:val="24"/>
                <w:szCs w:val="24"/>
              </w:rPr>
              <w:fldChar w:fldCharType="end"/>
            </w:r>
          </w:p>
        </w:tc>
        <w:tc>
          <w:tcPr>
            <w:tcW w:w="2210" w:type="dxa"/>
          </w:tcPr>
          <w:p w14:paraId="205BE86A" w14:textId="77777777" w:rsidR="00C13AA5" w:rsidRPr="00B15CE7" w:rsidRDefault="00487C12" w:rsidP="00B15CE7">
            <w:pPr>
              <w:pStyle w:val="TableParagraph"/>
              <w:spacing w:line="360" w:lineRule="auto"/>
              <w:rPr>
                <w:sz w:val="24"/>
                <w:szCs w:val="24"/>
              </w:rPr>
            </w:pPr>
            <w:r w:rsidRPr="00B15CE7">
              <w:rPr>
                <w:sz w:val="24"/>
                <w:szCs w:val="24"/>
              </w:rPr>
              <w:t>M</w:t>
            </w:r>
            <w:r w:rsidRPr="00B15CE7">
              <w:rPr>
                <w:sz w:val="24"/>
                <w:szCs w:val="24"/>
              </w:rPr>
              <w:t>embers chose this form of business because it offers limited liability benefit to all of its mem</w:t>
            </w:r>
            <w:r w:rsidRPr="00B15CE7">
              <w:rPr>
                <w:sz w:val="24"/>
                <w:szCs w:val="24"/>
              </w:rPr>
              <w:t xml:space="preserve">bers, unlike sole proprietorship, partnership and LLP which offers limited liability benefits to only of its limited partners.  </w:t>
            </w:r>
          </w:p>
          <w:p w14:paraId="00EFDE10" w14:textId="77777777" w:rsidR="00C13AA5" w:rsidRPr="00B15CE7" w:rsidRDefault="00C13AA5" w:rsidP="00B15CE7">
            <w:pPr>
              <w:pStyle w:val="TableParagraph"/>
              <w:spacing w:line="360" w:lineRule="auto"/>
              <w:rPr>
                <w:sz w:val="24"/>
                <w:szCs w:val="24"/>
              </w:rPr>
            </w:pPr>
          </w:p>
        </w:tc>
        <w:tc>
          <w:tcPr>
            <w:tcW w:w="2515" w:type="dxa"/>
          </w:tcPr>
          <w:p w14:paraId="0D26BE18" w14:textId="616272D7" w:rsidR="00C13AA5" w:rsidRPr="00B15CE7" w:rsidRDefault="00487C12" w:rsidP="00B15CE7">
            <w:pPr>
              <w:pStyle w:val="TableParagraph"/>
              <w:spacing w:line="360" w:lineRule="auto"/>
              <w:rPr>
                <w:sz w:val="24"/>
                <w:szCs w:val="24"/>
              </w:rPr>
            </w:pPr>
            <w:r w:rsidRPr="00B15CE7">
              <w:rPr>
                <w:sz w:val="24"/>
                <w:szCs w:val="24"/>
              </w:rPr>
              <w:t>LLC is more expensive to form and compare to partnership and proprietorship and it is not easy to transfer ownership wit</w:t>
            </w:r>
            <w:r w:rsidR="00A33520" w:rsidRPr="00B15CE7">
              <w:rPr>
                <w:sz w:val="24"/>
                <w:szCs w:val="24"/>
              </w:rPr>
              <w:t xml:space="preserve">h limited life. </w:t>
            </w:r>
          </w:p>
          <w:p w14:paraId="22574DA1" w14:textId="3650CA3D" w:rsidR="00C13AA5" w:rsidRPr="00B15CE7" w:rsidRDefault="00487C12" w:rsidP="00B15CE7">
            <w:pPr>
              <w:pStyle w:val="TableParagraph"/>
              <w:spacing w:line="360" w:lineRule="auto"/>
              <w:rPr>
                <w:sz w:val="24"/>
                <w:szCs w:val="24"/>
              </w:rPr>
            </w:pPr>
            <w:r w:rsidRPr="00B15CE7">
              <w:rPr>
                <w:sz w:val="24"/>
                <w:szCs w:val="24"/>
              </w:rPr>
              <w:fldChar w:fldCharType="begin"/>
            </w:r>
            <w:r w:rsidR="002D2F40" w:rsidRPr="00B15CE7">
              <w:rPr>
                <w:sz w:val="24"/>
                <w:szCs w:val="24"/>
              </w:rPr>
              <w:instrText xml:space="preserve"> ADDIN ZOTERO_ITEM CSL_CITATION {"citationID":"7jV3WtQU","properties":{"formattedCitation":"(April 19 &amp; 2016, 2016)","plainCitation":"(April 19 &amp; 2016, 2016)"},"citationItems":[{"id":234,"uris":["http://zotero.org/users/local/svENvmyw/items/RF4FGD7Z"],"uri":["http://zotero.org/users/local/svENvmyw/items/RF4FGD7Z"],"itemData":{"id":234,"type":"webpage","title":"Limited Liability Company: Advantages &amp; Disadvantages","abstract":"April 19, 2016 by Chuck Christiansen A Limited Liability Company (LLC) is business structure that provides the limited liability protection features of a corporation and the tax efficiency and operational flexibility of a partnership. Unlike shareholders in a corporation, LLC’s owners are not taxed as a separate business entity. Instead, all profits and losses are “passed through” the business to each member of the LLC. LLC members report profits and losses on their personal federal tax returns, just like the owners of a partnership would.","URL":"https://greaterknoxville.score.org/news/limited-liability-company-advantages-disadvantages","shortTitle":"Limited Liability Company","language":"en","author":[{"family":"April 19","given":""},{"literal":"2016"}],"issued":{"date-parts":[["2016",5,9]]},"accessed":{"date-parts":[["2019",4,6]]}}}],"schema":"https://github.com/citation-style-language/schema/raw/master/csl-citation.json"} </w:instrText>
            </w:r>
            <w:r w:rsidRPr="00B15CE7">
              <w:rPr>
                <w:sz w:val="24"/>
                <w:szCs w:val="24"/>
              </w:rPr>
              <w:fldChar w:fldCharType="separate"/>
            </w:r>
            <w:r w:rsidR="002D2F40" w:rsidRPr="00B15CE7">
              <w:rPr>
                <w:sz w:val="24"/>
              </w:rPr>
              <w:t>(April 19 &amp; 2016, 2016)</w:t>
            </w:r>
            <w:r w:rsidRPr="00B15CE7">
              <w:rPr>
                <w:sz w:val="24"/>
                <w:szCs w:val="24"/>
              </w:rPr>
              <w:fldChar w:fldCharType="end"/>
            </w:r>
          </w:p>
        </w:tc>
        <w:tc>
          <w:tcPr>
            <w:tcW w:w="2515" w:type="dxa"/>
          </w:tcPr>
          <w:p w14:paraId="0A49CD3B" w14:textId="162346F7" w:rsidR="0041392A" w:rsidRPr="00B15CE7" w:rsidRDefault="00487C12" w:rsidP="00B15CE7">
            <w:pPr>
              <w:pStyle w:val="TableParagraph"/>
              <w:spacing w:line="360" w:lineRule="auto"/>
              <w:rPr>
                <w:sz w:val="24"/>
                <w:szCs w:val="24"/>
              </w:rPr>
            </w:pPr>
            <w:r w:rsidRPr="00B15CE7">
              <w:rPr>
                <w:sz w:val="24"/>
                <w:szCs w:val="24"/>
              </w:rPr>
              <w:t xml:space="preserve">The members of LLC are called owners </w:t>
            </w:r>
            <w:r w:rsidR="00EE4BEA" w:rsidRPr="00B15CE7">
              <w:rPr>
                <w:sz w:val="24"/>
                <w:szCs w:val="24"/>
              </w:rPr>
              <w:t>of the company. Each one of them is considered an owner.</w:t>
            </w:r>
          </w:p>
          <w:p w14:paraId="5D0B136D" w14:textId="77777777" w:rsidR="00C13AA5" w:rsidRPr="00B15CE7" w:rsidRDefault="00C13AA5" w:rsidP="00B15CE7">
            <w:pPr>
              <w:spacing w:line="360" w:lineRule="auto"/>
              <w:jc w:val="center"/>
            </w:pPr>
          </w:p>
        </w:tc>
      </w:tr>
      <w:tr w:rsidR="00714E6C" w14:paraId="3D6D5244" w14:textId="77777777" w:rsidTr="006C3932">
        <w:trPr>
          <w:trHeight w:val="1073"/>
        </w:trPr>
        <w:tc>
          <w:tcPr>
            <w:tcW w:w="1890" w:type="dxa"/>
            <w:shd w:val="clear" w:color="auto" w:fill="CCCCCC"/>
          </w:tcPr>
          <w:p w14:paraId="2758486D" w14:textId="77777777" w:rsidR="00C13AA5" w:rsidRPr="00B15CE7" w:rsidRDefault="00C13AA5" w:rsidP="00B15CE7">
            <w:pPr>
              <w:pStyle w:val="TableParagraph"/>
              <w:spacing w:line="360" w:lineRule="auto"/>
              <w:rPr>
                <w:sz w:val="24"/>
                <w:szCs w:val="24"/>
              </w:rPr>
            </w:pPr>
          </w:p>
          <w:p w14:paraId="00DF4D2D" w14:textId="77777777" w:rsidR="00C13AA5" w:rsidRPr="00B15CE7" w:rsidRDefault="00C13AA5" w:rsidP="00B15CE7">
            <w:pPr>
              <w:pStyle w:val="TableParagraph"/>
              <w:spacing w:line="360" w:lineRule="auto"/>
              <w:rPr>
                <w:sz w:val="24"/>
                <w:szCs w:val="24"/>
              </w:rPr>
            </w:pPr>
          </w:p>
          <w:p w14:paraId="11A06715" w14:textId="77777777" w:rsidR="00C13AA5" w:rsidRPr="00B15CE7" w:rsidRDefault="00487C12" w:rsidP="00B15CE7">
            <w:pPr>
              <w:pStyle w:val="TableParagraph"/>
              <w:spacing w:before="208" w:line="360" w:lineRule="auto"/>
              <w:ind w:left="105"/>
              <w:rPr>
                <w:b/>
                <w:sz w:val="24"/>
                <w:szCs w:val="24"/>
              </w:rPr>
            </w:pPr>
            <w:r w:rsidRPr="00B15CE7">
              <w:rPr>
                <w:b/>
                <w:sz w:val="24"/>
                <w:szCs w:val="24"/>
              </w:rPr>
              <w:t>S Corporation</w:t>
            </w:r>
          </w:p>
        </w:tc>
        <w:tc>
          <w:tcPr>
            <w:tcW w:w="2475" w:type="dxa"/>
          </w:tcPr>
          <w:p w14:paraId="519F38CA" w14:textId="77777777" w:rsidR="00C13AA5" w:rsidRPr="00B15CE7" w:rsidRDefault="00487C12" w:rsidP="00B15CE7">
            <w:pPr>
              <w:pStyle w:val="TableParagraph"/>
              <w:spacing w:line="360" w:lineRule="auto"/>
              <w:rPr>
                <w:sz w:val="24"/>
                <w:szCs w:val="24"/>
              </w:rPr>
            </w:pPr>
            <w:r w:rsidRPr="00B15CE7">
              <w:rPr>
                <w:sz w:val="24"/>
                <w:szCs w:val="24"/>
              </w:rPr>
              <w:t xml:space="preserve">S Corporations </w:t>
            </w:r>
            <w:r w:rsidRPr="00B15CE7">
              <w:rPr>
                <w:sz w:val="24"/>
                <w:szCs w:val="24"/>
              </w:rPr>
              <w:t>is the one that qualifies itself and is selected be S corporation under Internal Revenue Code.</w:t>
            </w:r>
          </w:p>
          <w:p w14:paraId="64529082" w14:textId="5B9C1992" w:rsidR="00C13AA5" w:rsidRPr="00B15CE7" w:rsidRDefault="00487C12" w:rsidP="00B15CE7">
            <w:pPr>
              <w:pStyle w:val="TableParagraph"/>
              <w:spacing w:line="360" w:lineRule="auto"/>
              <w:rPr>
                <w:sz w:val="24"/>
                <w:szCs w:val="24"/>
              </w:rPr>
            </w:pPr>
            <w:r w:rsidRPr="00B15CE7">
              <w:rPr>
                <w:sz w:val="24"/>
                <w:szCs w:val="24"/>
              </w:rPr>
              <w:lastRenderedPageBreak/>
              <w:t>One factor that makes this business entity different from others is that it does not pay taxes to the Federal Government.   Instead, they are taxed indirectly th</w:t>
            </w:r>
            <w:r w:rsidRPr="00B15CE7">
              <w:rPr>
                <w:sz w:val="24"/>
                <w:szCs w:val="24"/>
              </w:rPr>
              <w:t>rough shareholders of S corporation.  Given that S corporation has a small number of shareholders, the statutory term, “small business corporation” is often used for it. "</w:t>
            </w:r>
            <w:r w:rsidRPr="00B15CE7">
              <w:rPr>
                <w:sz w:val="24"/>
                <w:szCs w:val="24"/>
              </w:rPr>
              <w:fldChar w:fldCharType="begin"/>
            </w:r>
            <w:r w:rsidR="002D2F40" w:rsidRPr="00B15CE7">
              <w:rPr>
                <w:sz w:val="24"/>
                <w:szCs w:val="24"/>
              </w:rPr>
              <w:instrText xml:space="preserve"> ADDIN ZOTERO_ITEM CSL_CITATION {"citationID":"HHCyYhwd","properties":{"formattedCitation":"(Litvin, 2009)","plainCitation":"(Litvin, 2009)"},"citationItems":[{"id":236,"uris":["http://zotero.org/users/local/svENvmyw/items/6F7Q4HYM"],"uri":["http://zotero.org/users/local/svENvmyw/items/6F7Q4HYM"],"itemData":{"id":236,"type":"webpage","title":"S corporation","container-title":"LII / Legal Information Institute","abstract":"DefinitionA corporation that qualifies and elects to be an S corporation under the Internal Revenue Code.  Unlike C corporations, S corporations typically do not pay taxes to the federal government.","URL":"https://www.law.cornell.edu/wex/s_corporation","language":"en","author":[{"family":"Litvin","given":"Michael"}],"issued":{"date-parts":[["2009",9,9]]},"accessed":{"date-parts":[["2019",4,6]]}}}],"schema":"https://github.com/citation-style-language/schema/raw/master/csl-citation.json"} </w:instrText>
            </w:r>
            <w:r w:rsidRPr="00B15CE7">
              <w:rPr>
                <w:sz w:val="24"/>
                <w:szCs w:val="24"/>
              </w:rPr>
              <w:fldChar w:fldCharType="separate"/>
            </w:r>
            <w:r w:rsidR="002D2F40" w:rsidRPr="00B15CE7">
              <w:rPr>
                <w:sz w:val="24"/>
              </w:rPr>
              <w:t>(Litvin, 2009)</w:t>
            </w:r>
            <w:r w:rsidRPr="00B15CE7">
              <w:rPr>
                <w:sz w:val="24"/>
                <w:szCs w:val="24"/>
              </w:rPr>
              <w:fldChar w:fldCharType="end"/>
            </w:r>
          </w:p>
        </w:tc>
        <w:tc>
          <w:tcPr>
            <w:tcW w:w="2210" w:type="dxa"/>
          </w:tcPr>
          <w:p w14:paraId="4E7EBBC5" w14:textId="77777777" w:rsidR="00C13AA5" w:rsidRPr="00B15CE7" w:rsidRDefault="00487C12" w:rsidP="00B15CE7">
            <w:pPr>
              <w:pStyle w:val="TableParagraph"/>
              <w:spacing w:line="360" w:lineRule="auto"/>
              <w:rPr>
                <w:sz w:val="24"/>
                <w:szCs w:val="24"/>
              </w:rPr>
            </w:pPr>
            <w:r w:rsidRPr="00B15CE7">
              <w:rPr>
                <w:sz w:val="24"/>
                <w:szCs w:val="24"/>
              </w:rPr>
              <w:lastRenderedPageBreak/>
              <w:t xml:space="preserve">Pass through taxation is considered as one of the major benefits of S corporation. An S corporation need not </w:t>
            </w:r>
            <w:r w:rsidRPr="00B15CE7">
              <w:rPr>
                <w:sz w:val="24"/>
                <w:szCs w:val="24"/>
              </w:rPr>
              <w:lastRenderedPageBreak/>
              <w:t>pay federal taxes at the corporate level and federal laws are f</w:t>
            </w:r>
            <w:r w:rsidRPr="00B15CE7">
              <w:rPr>
                <w:sz w:val="24"/>
                <w:szCs w:val="24"/>
              </w:rPr>
              <w:t>ollowed by most of the states. Any business loss or profit is "passed through" to shareholders, which is later reported on shareholder's personal income tax return. This factor is very helpful for the beginner businesspersons as business losses can be bala</w:t>
            </w:r>
            <w:r w:rsidRPr="00B15CE7">
              <w:rPr>
                <w:sz w:val="24"/>
                <w:szCs w:val="24"/>
              </w:rPr>
              <w:t>nce other income on shareholder's tax returns.</w:t>
            </w:r>
          </w:p>
          <w:p w14:paraId="6EF647A9" w14:textId="77777777" w:rsidR="00C13AA5" w:rsidRPr="00B15CE7" w:rsidRDefault="00C13AA5" w:rsidP="00B15CE7">
            <w:pPr>
              <w:pStyle w:val="TableParagraph"/>
              <w:spacing w:line="360" w:lineRule="auto"/>
              <w:rPr>
                <w:sz w:val="24"/>
                <w:szCs w:val="24"/>
              </w:rPr>
            </w:pPr>
          </w:p>
        </w:tc>
        <w:tc>
          <w:tcPr>
            <w:tcW w:w="2515" w:type="dxa"/>
          </w:tcPr>
          <w:p w14:paraId="79280917" w14:textId="3B711D1F" w:rsidR="00C13AA5" w:rsidRPr="00B15CE7" w:rsidRDefault="00487C12" w:rsidP="00B15CE7">
            <w:pPr>
              <w:pStyle w:val="TableParagraph"/>
              <w:spacing w:line="360" w:lineRule="auto"/>
              <w:rPr>
                <w:sz w:val="24"/>
                <w:szCs w:val="24"/>
              </w:rPr>
            </w:pPr>
            <w:r w:rsidRPr="00B15CE7">
              <w:rPr>
                <w:sz w:val="24"/>
                <w:szCs w:val="24"/>
              </w:rPr>
              <w:lastRenderedPageBreak/>
              <w:t xml:space="preserve">The major shortcoming of this business entity is its formation and ongoing expenses. </w:t>
            </w:r>
            <w:r w:rsidR="00FE547E" w:rsidRPr="00B15CE7">
              <w:rPr>
                <w:sz w:val="24"/>
                <w:szCs w:val="24"/>
              </w:rPr>
              <w:t xml:space="preserve">Incorporation of business is an essential </w:t>
            </w:r>
            <w:r w:rsidR="00FE547E" w:rsidRPr="00B15CE7">
              <w:rPr>
                <w:sz w:val="24"/>
                <w:szCs w:val="24"/>
              </w:rPr>
              <w:lastRenderedPageBreak/>
              <w:t xml:space="preserve">element in S corporation formation </w:t>
            </w:r>
            <w:r w:rsidR="00E7241F" w:rsidRPr="00B15CE7">
              <w:rPr>
                <w:sz w:val="24"/>
                <w:szCs w:val="24"/>
              </w:rPr>
              <w:t xml:space="preserve">by filling the Articles of Incorporation with the choice of a state of incorporation. It also involves a registered agent and incorporation fees as well.  Many states also ask for continuing fees such as annual report or franchise tax fee. Sole proprietors and partners are free of such costs and business expenses. </w:t>
            </w:r>
            <w:r w:rsidR="00C653F2" w:rsidRPr="00B15CE7">
              <w:rPr>
                <w:sz w:val="24"/>
                <w:szCs w:val="24"/>
              </w:rPr>
              <w:t>However,</w:t>
            </w:r>
            <w:r w:rsidR="00E7241F" w:rsidRPr="00B15CE7">
              <w:rPr>
                <w:sz w:val="24"/>
                <w:szCs w:val="24"/>
              </w:rPr>
              <w:t xml:space="preserve"> they are not very high but they increase business expenses. </w:t>
            </w:r>
          </w:p>
          <w:p w14:paraId="0FF1AA60" w14:textId="7D77015B" w:rsidR="00C13AA5" w:rsidRPr="00B15CE7" w:rsidRDefault="00487C12" w:rsidP="00B15CE7">
            <w:pPr>
              <w:pStyle w:val="TableParagraph"/>
              <w:spacing w:line="360" w:lineRule="auto"/>
              <w:rPr>
                <w:sz w:val="24"/>
                <w:szCs w:val="24"/>
              </w:rPr>
            </w:pPr>
            <w:r w:rsidRPr="00B15CE7">
              <w:rPr>
                <w:sz w:val="24"/>
                <w:szCs w:val="24"/>
              </w:rPr>
              <w:t xml:space="preserve"> </w:t>
            </w:r>
          </w:p>
        </w:tc>
        <w:tc>
          <w:tcPr>
            <w:tcW w:w="2515" w:type="dxa"/>
          </w:tcPr>
          <w:p w14:paraId="4521D175" w14:textId="062BB9BF" w:rsidR="00C13AA5" w:rsidRPr="00B15CE7" w:rsidRDefault="00487C12" w:rsidP="00B15CE7">
            <w:pPr>
              <w:pStyle w:val="TableParagraph"/>
              <w:spacing w:line="360" w:lineRule="auto"/>
              <w:rPr>
                <w:sz w:val="24"/>
                <w:szCs w:val="24"/>
              </w:rPr>
            </w:pPr>
            <w:r w:rsidRPr="00B15CE7">
              <w:rPr>
                <w:sz w:val="24"/>
                <w:szCs w:val="24"/>
              </w:rPr>
              <w:lastRenderedPageBreak/>
              <w:t xml:space="preserve">The shareholders of the company are known as owners </w:t>
            </w:r>
            <w:r w:rsidR="00F0214D" w:rsidRPr="00B15CE7">
              <w:rPr>
                <w:sz w:val="24"/>
                <w:szCs w:val="24"/>
              </w:rPr>
              <w:t xml:space="preserve">of </w:t>
            </w:r>
            <w:r w:rsidR="00F0214D" w:rsidRPr="00B15CE7">
              <w:t>S</w:t>
            </w:r>
            <w:r w:rsidRPr="00B15CE7">
              <w:rPr>
                <w:sz w:val="24"/>
                <w:szCs w:val="24"/>
              </w:rPr>
              <w:t xml:space="preserve"> Corporation. </w:t>
            </w:r>
          </w:p>
        </w:tc>
      </w:tr>
      <w:tr w:rsidR="00714E6C" w14:paraId="48681475" w14:textId="77777777" w:rsidTr="006C3932">
        <w:trPr>
          <w:trHeight w:val="1074"/>
        </w:trPr>
        <w:tc>
          <w:tcPr>
            <w:tcW w:w="1890" w:type="dxa"/>
            <w:shd w:val="clear" w:color="auto" w:fill="CCCCCC"/>
          </w:tcPr>
          <w:p w14:paraId="25F9CF99" w14:textId="77777777" w:rsidR="00C13AA5" w:rsidRPr="00B15CE7" w:rsidRDefault="00C13AA5" w:rsidP="00B15CE7">
            <w:pPr>
              <w:pStyle w:val="TableParagraph"/>
              <w:spacing w:line="360" w:lineRule="auto"/>
              <w:rPr>
                <w:sz w:val="24"/>
                <w:szCs w:val="24"/>
              </w:rPr>
            </w:pPr>
          </w:p>
          <w:p w14:paraId="7B9DF2B3" w14:textId="77777777" w:rsidR="00C13AA5" w:rsidRPr="00B15CE7" w:rsidRDefault="00C13AA5" w:rsidP="00B15CE7">
            <w:pPr>
              <w:pStyle w:val="TableParagraph"/>
              <w:spacing w:line="360" w:lineRule="auto"/>
              <w:rPr>
                <w:sz w:val="24"/>
                <w:szCs w:val="24"/>
              </w:rPr>
            </w:pPr>
          </w:p>
          <w:p w14:paraId="7574C039" w14:textId="77777777" w:rsidR="00C13AA5" w:rsidRPr="00B15CE7" w:rsidRDefault="00487C12" w:rsidP="00B15CE7">
            <w:pPr>
              <w:pStyle w:val="TableParagraph"/>
              <w:spacing w:before="207" w:line="360" w:lineRule="auto"/>
              <w:ind w:left="105"/>
              <w:rPr>
                <w:b/>
                <w:sz w:val="24"/>
                <w:szCs w:val="24"/>
              </w:rPr>
            </w:pPr>
            <w:r w:rsidRPr="00B15CE7">
              <w:rPr>
                <w:b/>
                <w:sz w:val="24"/>
                <w:szCs w:val="24"/>
              </w:rPr>
              <w:t>Corporation</w:t>
            </w:r>
          </w:p>
        </w:tc>
        <w:tc>
          <w:tcPr>
            <w:tcW w:w="2475" w:type="dxa"/>
          </w:tcPr>
          <w:p w14:paraId="163A1E7E" w14:textId="114A5F2B" w:rsidR="006E1E78" w:rsidRPr="00B15CE7" w:rsidRDefault="00487C12" w:rsidP="00B15CE7">
            <w:pPr>
              <w:pStyle w:val="TableParagraph"/>
              <w:spacing w:line="360" w:lineRule="auto"/>
              <w:rPr>
                <w:sz w:val="24"/>
                <w:szCs w:val="24"/>
              </w:rPr>
            </w:pPr>
            <w:r w:rsidRPr="00B15CE7">
              <w:rPr>
                <w:sz w:val="24"/>
                <w:szCs w:val="24"/>
              </w:rPr>
              <w:t xml:space="preserve">A corporation is a legal business entity and an artificial person which is formed under the authority of states laws, composed in some rare examples  </w:t>
            </w:r>
            <w:r w:rsidR="00C05F28" w:rsidRPr="00B15CE7">
              <w:rPr>
                <w:sz w:val="24"/>
                <w:szCs w:val="24"/>
              </w:rPr>
              <w:t xml:space="preserve">of a person and his successors </w:t>
            </w:r>
            <w:r w:rsidR="007362E5" w:rsidRPr="00B15CE7">
              <w:rPr>
                <w:sz w:val="24"/>
                <w:szCs w:val="24"/>
              </w:rPr>
              <w:t>being the official h</w:t>
            </w:r>
            <w:r w:rsidR="00C67CB4" w:rsidRPr="00B15CE7">
              <w:rPr>
                <w:sz w:val="24"/>
                <w:szCs w:val="24"/>
              </w:rPr>
              <w:t>olders of a particular ancestry</w:t>
            </w:r>
            <w:r w:rsidR="007362E5" w:rsidRPr="00B15CE7">
              <w:rPr>
                <w:sz w:val="24"/>
                <w:szCs w:val="24"/>
              </w:rPr>
              <w:t xml:space="preserve"> </w:t>
            </w:r>
            <w:r w:rsidR="00A33520" w:rsidRPr="00B15CE7">
              <w:rPr>
                <w:sz w:val="24"/>
                <w:szCs w:val="24"/>
              </w:rPr>
              <w:t xml:space="preserve">but generally comprising of number of individuals </w:t>
            </w:r>
            <w:r w:rsidR="00BB6D01" w:rsidRPr="00B15CE7">
              <w:rPr>
                <w:sz w:val="24"/>
                <w:szCs w:val="24"/>
              </w:rPr>
              <w:t xml:space="preserve">who exist as a body politic under special denomination, which </w:t>
            </w:r>
            <w:r w:rsidR="0008049A" w:rsidRPr="00B15CE7">
              <w:rPr>
                <w:sz w:val="24"/>
                <w:szCs w:val="24"/>
              </w:rPr>
              <w:t>is state</w:t>
            </w:r>
            <w:r w:rsidR="00BB6D01" w:rsidRPr="00B15CE7">
              <w:rPr>
                <w:sz w:val="24"/>
                <w:szCs w:val="24"/>
              </w:rPr>
              <w:t xml:space="preserve">d in law as different </w:t>
            </w:r>
            <w:r w:rsidR="00BB6D01" w:rsidRPr="00B15CE7">
              <w:rPr>
                <w:sz w:val="24"/>
                <w:szCs w:val="24"/>
              </w:rPr>
              <w:lastRenderedPageBreak/>
              <w:t xml:space="preserve">from its members or owners </w:t>
            </w:r>
            <w:r w:rsidRPr="00487C12">
              <w:rPr>
                <w:sz w:val="24"/>
                <w:szCs w:val="24"/>
              </w:rPr>
              <w:t>And based upon the same mandate, it is endowed with the ability of continuous succession, regardless of any membership changes, either for a limited time period or in continuity. Similarly, in the matters relating to the association’s shared purpose, whether it is a single individual or a group acting as a unit, they have to act within the scope of authorities and powers granted to them by law (“What is CORPORATION?,” 2011)</w:t>
            </w:r>
            <w:bookmarkStart w:id="0" w:name="_GoBack"/>
            <w:bookmarkEnd w:id="0"/>
          </w:p>
          <w:p w14:paraId="1AFF4D03" w14:textId="49F5D6E5" w:rsidR="00C13AA5" w:rsidRPr="00B15CE7" w:rsidRDefault="00487C12" w:rsidP="00B15CE7">
            <w:pPr>
              <w:pStyle w:val="TableParagraph"/>
              <w:spacing w:line="360" w:lineRule="auto"/>
              <w:rPr>
                <w:sz w:val="24"/>
                <w:szCs w:val="24"/>
              </w:rPr>
            </w:pPr>
            <w:r w:rsidRPr="00B15CE7">
              <w:rPr>
                <w:sz w:val="24"/>
                <w:szCs w:val="24"/>
              </w:rPr>
              <w:fldChar w:fldCharType="begin"/>
            </w:r>
            <w:r w:rsidR="002D2F40" w:rsidRPr="00B15CE7">
              <w:rPr>
                <w:sz w:val="24"/>
                <w:szCs w:val="24"/>
              </w:rPr>
              <w:instrText xml:space="preserve"> ADDIN ZOTERO_ITEM CSL_CITATION {"citationID":"AO7DNdSJ","properties":{"formattedCitation":"{\\rtf (\\uc0\\u8220{}What is CORPORATION?,\\uc0\\u8221{} 2011)}","plainCitation":"(“What is CORPORATION?,” 2011)"},"citationItems":[{"id":238,"uris":["http://zotero.org/users/local/svENvmyw/items/Z9Z6N584"],"uri":["http://zotero.org/users/local/svENvmyw/items/Z9Z6N584"],"itemData":{"id":238,"type":"webpage","title":"What is CORPORATION? definition of CORPORATION (Black's Law Dictionary)","container-title":"The Law Dictionary","abstract":"Definition of CORPORATION: An artificial person or legal entity created by or under the authority of the laws of a state or nation, composed, in some rare instances, of a single","URL":"https://thelawdictionary.org/corporation/","shortTitle":"What is CORPORATION?","language":"en-US","issued":{"date-parts":[["2011",11,4]]},"accessed":{"date-parts":[["2019",4,6]]}}}],"schema":"https://github.com/citation-style-language/schema/raw/master/csl-citation.json"} </w:instrText>
            </w:r>
            <w:r w:rsidRPr="00B15CE7">
              <w:rPr>
                <w:sz w:val="24"/>
                <w:szCs w:val="24"/>
              </w:rPr>
              <w:fldChar w:fldCharType="separate"/>
            </w:r>
            <w:r w:rsidR="002D2F40" w:rsidRPr="00B15CE7">
              <w:rPr>
                <w:sz w:val="24"/>
                <w:szCs w:val="24"/>
              </w:rPr>
              <w:t>(“What is CORPORATION?,” 2011)</w:t>
            </w:r>
            <w:r w:rsidRPr="00B15CE7">
              <w:rPr>
                <w:sz w:val="24"/>
                <w:szCs w:val="24"/>
              </w:rPr>
              <w:fldChar w:fldCharType="end"/>
            </w:r>
          </w:p>
        </w:tc>
        <w:tc>
          <w:tcPr>
            <w:tcW w:w="2210" w:type="dxa"/>
          </w:tcPr>
          <w:p w14:paraId="2FBD2435" w14:textId="62E15DF6" w:rsidR="009304B4" w:rsidRPr="00B15CE7" w:rsidRDefault="00487C12" w:rsidP="00B15CE7">
            <w:pPr>
              <w:pStyle w:val="TableParagraph"/>
              <w:spacing w:line="360" w:lineRule="auto"/>
              <w:rPr>
                <w:sz w:val="24"/>
                <w:szCs w:val="24"/>
              </w:rPr>
            </w:pPr>
            <w:r w:rsidRPr="00B15CE7">
              <w:rPr>
                <w:sz w:val="24"/>
                <w:szCs w:val="24"/>
              </w:rPr>
              <w:lastRenderedPageBreak/>
              <w:t>A corporation has one significant benefit over all the business entities, that is</w:t>
            </w:r>
            <w:r w:rsidRPr="00B15CE7">
              <w:rPr>
                <w:sz w:val="24"/>
                <w:szCs w:val="24"/>
              </w:rPr>
              <w:t xml:space="preserve">, </w:t>
            </w:r>
            <w:r w:rsidR="001A6EB9" w:rsidRPr="00B15CE7">
              <w:rPr>
                <w:sz w:val="24"/>
                <w:szCs w:val="24"/>
              </w:rPr>
              <w:t>it can raise a considerable amount of finances and capital to commence and manage business operations</w:t>
            </w:r>
            <w:r w:rsidR="005C0070" w:rsidRPr="00B15CE7">
              <w:rPr>
                <w:sz w:val="24"/>
                <w:szCs w:val="24"/>
              </w:rPr>
              <w:t>. Corporations raise their capital by selling bonds and issuing shares to the general public.</w:t>
            </w:r>
          </w:p>
          <w:p w14:paraId="4F3A1AC5" w14:textId="7ADE9389" w:rsidR="00C13AA5" w:rsidRPr="00B15CE7" w:rsidRDefault="00C13AA5" w:rsidP="00B15CE7">
            <w:pPr>
              <w:pStyle w:val="TableParagraph"/>
              <w:spacing w:line="360" w:lineRule="auto"/>
              <w:rPr>
                <w:sz w:val="24"/>
                <w:szCs w:val="24"/>
              </w:rPr>
            </w:pPr>
          </w:p>
        </w:tc>
        <w:tc>
          <w:tcPr>
            <w:tcW w:w="2515" w:type="dxa"/>
          </w:tcPr>
          <w:p w14:paraId="1394FFF0" w14:textId="55EAA5D1" w:rsidR="00463CC8" w:rsidRPr="00B15CE7" w:rsidRDefault="00487C12" w:rsidP="00B15CE7">
            <w:pPr>
              <w:pStyle w:val="TableParagraph"/>
              <w:spacing w:line="360" w:lineRule="auto"/>
              <w:rPr>
                <w:iCs/>
                <w:sz w:val="24"/>
                <w:szCs w:val="24"/>
              </w:rPr>
            </w:pPr>
            <w:r w:rsidRPr="00B15CE7">
              <w:rPr>
                <w:iCs/>
                <w:sz w:val="24"/>
                <w:szCs w:val="24"/>
              </w:rPr>
              <w:t xml:space="preserve">Corporations have </w:t>
            </w:r>
            <w:r w:rsidR="00BA6357" w:rsidRPr="00B15CE7">
              <w:rPr>
                <w:iCs/>
                <w:sz w:val="24"/>
                <w:szCs w:val="24"/>
              </w:rPr>
              <w:t>several</w:t>
            </w:r>
            <w:r w:rsidRPr="00B15CE7">
              <w:rPr>
                <w:iCs/>
                <w:sz w:val="24"/>
                <w:szCs w:val="24"/>
              </w:rPr>
              <w:t xml:space="preserve"> disadvantages as well and the mo</w:t>
            </w:r>
            <w:r w:rsidRPr="00B15CE7">
              <w:rPr>
                <w:iCs/>
                <w:sz w:val="24"/>
                <w:szCs w:val="24"/>
              </w:rPr>
              <w:t xml:space="preserve">st significant one is the factor </w:t>
            </w:r>
            <w:r w:rsidR="00BA6357" w:rsidRPr="00B15CE7">
              <w:rPr>
                <w:iCs/>
                <w:sz w:val="24"/>
                <w:szCs w:val="24"/>
              </w:rPr>
              <w:t>of</w:t>
            </w:r>
            <w:r w:rsidRPr="00B15CE7">
              <w:rPr>
                <w:iCs/>
                <w:sz w:val="24"/>
                <w:szCs w:val="24"/>
              </w:rPr>
              <w:t xml:space="preserve"> double taxation.</w:t>
            </w:r>
            <w:r w:rsidR="00BA6357" w:rsidRPr="00B15CE7">
              <w:rPr>
                <w:iCs/>
                <w:sz w:val="24"/>
                <w:szCs w:val="24"/>
              </w:rPr>
              <w:t xml:space="preserve"> </w:t>
            </w:r>
            <w:r w:rsidR="00321D2B">
              <w:rPr>
                <w:iCs/>
                <w:sz w:val="24"/>
                <w:szCs w:val="24"/>
              </w:rPr>
              <w:t>Based</w:t>
            </w:r>
            <w:r w:rsidR="00BA6357" w:rsidRPr="00B15CE7">
              <w:rPr>
                <w:iCs/>
                <w:sz w:val="24"/>
                <w:szCs w:val="24"/>
              </w:rPr>
              <w:t xml:space="preserve"> on its type a corporation </w:t>
            </w:r>
            <w:r w:rsidR="00321D2B" w:rsidRPr="00B15CE7">
              <w:rPr>
                <w:iCs/>
                <w:sz w:val="24"/>
                <w:szCs w:val="24"/>
              </w:rPr>
              <w:t>might</w:t>
            </w:r>
            <w:r w:rsidR="00BA6357" w:rsidRPr="00B15CE7">
              <w:rPr>
                <w:iCs/>
                <w:sz w:val="24"/>
                <w:szCs w:val="24"/>
              </w:rPr>
              <w:t xml:space="preserve"> pay taxes on its income and then </w:t>
            </w:r>
            <w:r w:rsidR="00321D2B" w:rsidRPr="00B15CE7">
              <w:rPr>
                <w:iCs/>
                <w:sz w:val="24"/>
                <w:szCs w:val="24"/>
              </w:rPr>
              <w:t>owners</w:t>
            </w:r>
            <w:r w:rsidR="00BA6357" w:rsidRPr="00B15CE7">
              <w:rPr>
                <w:iCs/>
                <w:sz w:val="24"/>
                <w:szCs w:val="24"/>
              </w:rPr>
              <w:t xml:space="preserve"> also pay tax on the profit they receive in the form of a dividend, so corporation income is taxed twice. </w:t>
            </w:r>
            <w:r w:rsidRPr="00B15CE7">
              <w:rPr>
                <w:iCs/>
                <w:sz w:val="24"/>
                <w:szCs w:val="24"/>
              </w:rPr>
              <w:t xml:space="preserve"> </w:t>
            </w:r>
          </w:p>
          <w:p w14:paraId="562B4545" w14:textId="77777777" w:rsidR="00463CC8" w:rsidRPr="00B15CE7" w:rsidRDefault="00463CC8" w:rsidP="00B15CE7">
            <w:pPr>
              <w:pStyle w:val="TableParagraph"/>
              <w:spacing w:line="360" w:lineRule="auto"/>
              <w:rPr>
                <w:i/>
                <w:iCs/>
                <w:sz w:val="24"/>
                <w:szCs w:val="24"/>
              </w:rPr>
            </w:pPr>
          </w:p>
          <w:p w14:paraId="0321D7A1" w14:textId="4AB88AF2" w:rsidR="00C13AA5" w:rsidRPr="00B15CE7" w:rsidRDefault="00C13AA5" w:rsidP="00B15CE7">
            <w:pPr>
              <w:pStyle w:val="TableParagraph"/>
              <w:spacing w:line="360" w:lineRule="auto"/>
              <w:rPr>
                <w:sz w:val="24"/>
                <w:szCs w:val="24"/>
              </w:rPr>
            </w:pPr>
          </w:p>
        </w:tc>
        <w:tc>
          <w:tcPr>
            <w:tcW w:w="2515" w:type="dxa"/>
          </w:tcPr>
          <w:p w14:paraId="4459E9B8" w14:textId="280B5260" w:rsidR="00C13AA5" w:rsidRPr="00B15CE7" w:rsidRDefault="00487C12" w:rsidP="00B15CE7">
            <w:pPr>
              <w:pStyle w:val="TableParagraph"/>
              <w:spacing w:line="360" w:lineRule="auto"/>
              <w:rPr>
                <w:sz w:val="24"/>
                <w:szCs w:val="24"/>
              </w:rPr>
            </w:pPr>
            <w:r w:rsidRPr="00B15CE7">
              <w:rPr>
                <w:sz w:val="24"/>
                <w:szCs w:val="24"/>
              </w:rPr>
              <w:t>Sharehol</w:t>
            </w:r>
            <w:r w:rsidRPr="00B15CE7">
              <w:rPr>
                <w:sz w:val="24"/>
                <w:szCs w:val="24"/>
              </w:rPr>
              <w:t xml:space="preserve">ders of a corporation are ultimate owners. They have all the rights to </w:t>
            </w:r>
            <w:r w:rsidR="00245AD8" w:rsidRPr="00B15CE7">
              <w:rPr>
                <w:sz w:val="24"/>
                <w:szCs w:val="24"/>
              </w:rPr>
              <w:t>elect directors and can vote on major corporate actions.</w:t>
            </w:r>
          </w:p>
        </w:tc>
      </w:tr>
      <w:tr w:rsidR="00714E6C" w14:paraId="0306F52E" w14:textId="77777777" w:rsidTr="006C3932">
        <w:trPr>
          <w:trHeight w:val="1072"/>
        </w:trPr>
        <w:tc>
          <w:tcPr>
            <w:tcW w:w="1890" w:type="dxa"/>
            <w:shd w:val="clear" w:color="auto" w:fill="CCCCCC"/>
          </w:tcPr>
          <w:p w14:paraId="5BE5AA76" w14:textId="77777777" w:rsidR="00C13AA5" w:rsidRPr="00B15CE7" w:rsidRDefault="00C13AA5" w:rsidP="00B15CE7">
            <w:pPr>
              <w:pStyle w:val="TableParagraph"/>
              <w:spacing w:line="360" w:lineRule="auto"/>
              <w:rPr>
                <w:sz w:val="24"/>
                <w:szCs w:val="24"/>
              </w:rPr>
            </w:pPr>
          </w:p>
          <w:p w14:paraId="14C96888" w14:textId="77777777" w:rsidR="00C13AA5" w:rsidRPr="00B15CE7" w:rsidRDefault="00C13AA5" w:rsidP="00B15CE7">
            <w:pPr>
              <w:pStyle w:val="TableParagraph"/>
              <w:spacing w:line="360" w:lineRule="auto"/>
              <w:rPr>
                <w:sz w:val="24"/>
                <w:szCs w:val="24"/>
              </w:rPr>
            </w:pPr>
          </w:p>
          <w:p w14:paraId="0DBBDFF5" w14:textId="77777777" w:rsidR="00C13AA5" w:rsidRPr="00B15CE7" w:rsidRDefault="00487C12" w:rsidP="00B15CE7">
            <w:pPr>
              <w:pStyle w:val="TableParagraph"/>
              <w:spacing w:before="207" w:line="360" w:lineRule="auto"/>
              <w:ind w:left="105"/>
              <w:rPr>
                <w:b/>
                <w:sz w:val="24"/>
                <w:szCs w:val="24"/>
              </w:rPr>
            </w:pPr>
            <w:r w:rsidRPr="00B15CE7">
              <w:rPr>
                <w:b/>
                <w:sz w:val="24"/>
                <w:szCs w:val="24"/>
              </w:rPr>
              <w:t>Franchise</w:t>
            </w:r>
          </w:p>
        </w:tc>
        <w:tc>
          <w:tcPr>
            <w:tcW w:w="2475" w:type="dxa"/>
          </w:tcPr>
          <w:p w14:paraId="7B8B7678" w14:textId="67745AB6" w:rsidR="00C13AA5" w:rsidRPr="00B15CE7" w:rsidRDefault="00487C12" w:rsidP="00C82203">
            <w:pPr>
              <w:pStyle w:val="TableParagraph"/>
              <w:spacing w:line="360" w:lineRule="auto"/>
              <w:rPr>
                <w:sz w:val="24"/>
                <w:szCs w:val="24"/>
              </w:rPr>
            </w:pPr>
            <w:r w:rsidRPr="00B15CE7">
              <w:rPr>
                <w:sz w:val="24"/>
                <w:szCs w:val="24"/>
              </w:rPr>
              <w:t xml:space="preserve">A </w:t>
            </w:r>
            <w:r w:rsidR="00C82203">
              <w:rPr>
                <w:sz w:val="24"/>
                <w:szCs w:val="24"/>
              </w:rPr>
              <w:t>legal entity or a</w:t>
            </w:r>
            <w:r w:rsidRPr="00B15CE7">
              <w:rPr>
                <w:sz w:val="24"/>
                <w:szCs w:val="24"/>
              </w:rPr>
              <w:t xml:space="preserve"> business relationship in which </w:t>
            </w:r>
            <w:r w:rsidR="00201C6D" w:rsidRPr="00B15CE7">
              <w:rPr>
                <w:sz w:val="24"/>
                <w:szCs w:val="24"/>
              </w:rPr>
              <w:t xml:space="preserve">a business organization, called a franchisor, </w:t>
            </w:r>
            <w:r w:rsidRPr="00B15CE7">
              <w:rPr>
                <w:sz w:val="24"/>
                <w:szCs w:val="24"/>
              </w:rPr>
              <w:t>permits</w:t>
            </w:r>
            <w:r w:rsidR="00201C6D" w:rsidRPr="00B15CE7">
              <w:rPr>
                <w:sz w:val="24"/>
                <w:szCs w:val="24"/>
              </w:rPr>
              <w:t xml:space="preserve"> </w:t>
            </w:r>
            <w:r w:rsidRPr="00B15CE7">
              <w:rPr>
                <w:sz w:val="24"/>
                <w:szCs w:val="24"/>
              </w:rPr>
              <w:t>a new</w:t>
            </w:r>
            <w:r w:rsidR="00201C6D" w:rsidRPr="00B15CE7">
              <w:rPr>
                <w:sz w:val="24"/>
                <w:szCs w:val="24"/>
              </w:rPr>
              <w:t xml:space="preserve"> business called as franchisee to </w:t>
            </w:r>
            <w:r w:rsidRPr="00B15CE7">
              <w:rPr>
                <w:sz w:val="24"/>
                <w:szCs w:val="24"/>
              </w:rPr>
              <w:t>function</w:t>
            </w:r>
            <w:r w:rsidR="00201C6D" w:rsidRPr="00B15CE7">
              <w:rPr>
                <w:sz w:val="24"/>
                <w:szCs w:val="24"/>
              </w:rPr>
              <w:t xml:space="preserve"> under the </w:t>
            </w:r>
            <w:r w:rsidR="00A2498A" w:rsidRPr="00B15CE7">
              <w:rPr>
                <w:sz w:val="24"/>
                <w:szCs w:val="24"/>
              </w:rPr>
              <w:t>franchiso</w:t>
            </w:r>
            <w:r w:rsidR="00201C6D" w:rsidRPr="00B15CE7">
              <w:rPr>
                <w:sz w:val="24"/>
                <w:szCs w:val="24"/>
              </w:rPr>
              <w:t>r</w:t>
            </w:r>
            <w:r w:rsidR="00A2498A" w:rsidRPr="00B15CE7">
              <w:rPr>
                <w:sz w:val="24"/>
                <w:szCs w:val="24"/>
              </w:rPr>
              <w:t>’s</w:t>
            </w:r>
            <w:r>
              <w:rPr>
                <w:sz w:val="24"/>
                <w:szCs w:val="24"/>
              </w:rPr>
              <w:t xml:space="preserve"> </w:t>
            </w:r>
            <w:r w:rsidR="00201C6D" w:rsidRPr="00B15CE7">
              <w:rPr>
                <w:sz w:val="24"/>
                <w:szCs w:val="24"/>
              </w:rPr>
              <w:t>trademark</w:t>
            </w:r>
            <w:r>
              <w:rPr>
                <w:sz w:val="24"/>
                <w:szCs w:val="24"/>
              </w:rPr>
              <w:t xml:space="preserve"> and name</w:t>
            </w:r>
            <w:r w:rsidR="00A2498A" w:rsidRPr="00B15CE7">
              <w:rPr>
                <w:sz w:val="24"/>
                <w:szCs w:val="24"/>
              </w:rPr>
              <w:t xml:space="preserve"> and also allows to offer franchisor’s goods and services </w:t>
            </w:r>
            <w:r w:rsidR="00201C6D" w:rsidRPr="00B15CE7">
              <w:rPr>
                <w:sz w:val="24"/>
                <w:szCs w:val="24"/>
              </w:rPr>
              <w:t xml:space="preserve">in exchange for </w:t>
            </w:r>
            <w:r w:rsidR="00201C6D" w:rsidRPr="00B15CE7">
              <w:rPr>
                <w:sz w:val="24"/>
                <w:szCs w:val="24"/>
              </w:rPr>
              <w:lastRenderedPageBreak/>
              <w:t>a fee and according to the franchisor’s guidance</w:t>
            </w:r>
            <w:r w:rsidR="000E499C" w:rsidRPr="00B15CE7">
              <w:rPr>
                <w:sz w:val="24"/>
                <w:szCs w:val="24"/>
              </w:rPr>
              <w:t xml:space="preserve"> and direction </w:t>
            </w:r>
            <w:r w:rsidRPr="00B15CE7">
              <w:rPr>
                <w:sz w:val="24"/>
                <w:szCs w:val="24"/>
              </w:rPr>
              <w:fldChar w:fldCharType="begin"/>
            </w:r>
            <w:r w:rsidR="002D2F40" w:rsidRPr="00B15CE7">
              <w:rPr>
                <w:sz w:val="24"/>
                <w:szCs w:val="24"/>
              </w:rPr>
              <w:instrText xml:space="preserve"> ADDIN ZOTERO_ITEM CSL_CITATION {"citationID":"E3G8qO73","properties":{"formattedCitation":"(Anonymous, 2010a)","plainCitation":"(Anonymous, 2010a)"},"citationItems":[{"id":240,"uris":["http://zotero.org/users/local/svENvmyw/items/XRC4T4S9"],"uri":["http://zotero.org/users/local/svENvmyw/items/XRC4T4S9"],"itemData":{"id":240,"type":"webpage","title":"Franchise","container-title":"LII / Legal Information Institute","abstract":"Definition1. A relationship wherein a business organization, called a [[wex:franchiser]], in exchange for a fee and with the franchisor's guidance, allows another business, called the [[wex:franchisee]], to operate under the franchiser's trade name and offer the franchiser's products or services.2. A right conferred by the government to operate as a legal business entity or provide some service of a public nature in a certain geographic region.See also[[wex:Franchise agreement]][[wex:Franchise tax]]","URL":"https://www.law.cornell.edu/wex/franchise","language":"en","author":[{"family":"Anonymous","given":""}],"issued":{"date-parts":[["2010",8,19]]},"accessed":{"date-parts":[["2019",4,6]]}}}],"schema":"https://github.com/citation-style-language/schema/raw/master/csl-citation.json"} </w:instrText>
            </w:r>
            <w:r w:rsidRPr="00B15CE7">
              <w:rPr>
                <w:sz w:val="24"/>
                <w:szCs w:val="24"/>
              </w:rPr>
              <w:fldChar w:fldCharType="separate"/>
            </w:r>
            <w:r w:rsidR="002D2F40" w:rsidRPr="00B15CE7">
              <w:rPr>
                <w:sz w:val="24"/>
              </w:rPr>
              <w:t>(Anonymous, 2010a)</w:t>
            </w:r>
            <w:r w:rsidRPr="00B15CE7">
              <w:rPr>
                <w:sz w:val="24"/>
                <w:szCs w:val="24"/>
              </w:rPr>
              <w:fldChar w:fldCharType="end"/>
            </w:r>
            <w:r w:rsidR="00A55F77" w:rsidRPr="00B15CE7">
              <w:rPr>
                <w:sz w:val="24"/>
                <w:szCs w:val="24"/>
              </w:rPr>
              <w:t xml:space="preserve">. </w:t>
            </w:r>
          </w:p>
        </w:tc>
        <w:tc>
          <w:tcPr>
            <w:tcW w:w="2210" w:type="dxa"/>
          </w:tcPr>
          <w:p w14:paraId="304CC9D6" w14:textId="24E81C8E" w:rsidR="00C13AA5" w:rsidRPr="00B15CE7" w:rsidRDefault="00487C12" w:rsidP="00B15CE7">
            <w:pPr>
              <w:pStyle w:val="TableParagraph"/>
              <w:spacing w:line="360" w:lineRule="auto"/>
              <w:rPr>
                <w:sz w:val="24"/>
                <w:szCs w:val="24"/>
              </w:rPr>
            </w:pPr>
            <w:r w:rsidRPr="00B15CE7">
              <w:rPr>
                <w:sz w:val="24"/>
                <w:szCs w:val="24"/>
              </w:rPr>
              <w:lastRenderedPageBreak/>
              <w:t>F</w:t>
            </w:r>
            <w:r w:rsidRPr="00B15CE7">
              <w:rPr>
                <w:sz w:val="24"/>
                <w:szCs w:val="24"/>
              </w:rPr>
              <w:t xml:space="preserve">ranchise </w:t>
            </w:r>
            <w:r w:rsidRPr="00B15CE7">
              <w:rPr>
                <w:sz w:val="24"/>
                <w:szCs w:val="24"/>
              </w:rPr>
              <w:t xml:space="preserve">business offers many benefits to franchisor as well as a franchisee. There is no need of business experience to run a franchise because franchisor offers guidance and pieces of training to operate a franchise, in addition, it enables a business </w:t>
            </w:r>
            <w:r w:rsidRPr="00B15CE7">
              <w:rPr>
                <w:sz w:val="24"/>
                <w:szCs w:val="24"/>
              </w:rPr>
              <w:lastRenderedPageBreak/>
              <w:t>organizatio</w:t>
            </w:r>
            <w:r w:rsidRPr="00B15CE7">
              <w:rPr>
                <w:sz w:val="24"/>
                <w:szCs w:val="24"/>
              </w:rPr>
              <w:t xml:space="preserve">n to expands its operations on a wide scale </w:t>
            </w:r>
            <w:r w:rsidRPr="00B15CE7">
              <w:rPr>
                <w:sz w:val="24"/>
                <w:szCs w:val="24"/>
              </w:rPr>
              <w:fldChar w:fldCharType="begin"/>
            </w:r>
            <w:r w:rsidR="002D2F40" w:rsidRPr="00B15CE7">
              <w:rPr>
                <w:sz w:val="24"/>
                <w:szCs w:val="24"/>
              </w:rPr>
              <w:instrText xml:space="preserve"> ADDIN ZOTERO_ITEM CSL_CITATION {"citationID":"VxNjaZM7","properties":{"formattedCitation":"(Employment, 2011)","plainCitation":"(Employment, 2011)"},"citationItems":[{"id":242,"uris":["http://zotero.org/users/local/svENvmyw/items/GRYTTBT9"],"uri":["http://zotero.org/users/local/svENvmyw/items/GRYTTBT9"],"itemData":{"id":242,"type":"webpage","title":"Advantages and disadvantages of buying a franchise","genre":"Collection; Text","abstract":"A summary of the advantages and disadvantages of buying a franchise.","URL":"https://www.business.qld.gov.au/starting-business/buying-business/buying-franchise/advantages-disadvantages","language":"en-AU","author":[{"family":"Employment","given":"Small Business and Training"}],"issued":{"date-parts":[["2011",5,13]]},"accessed":{"date-parts":[["2019",4,6]]}}}],"schema":"https://github.com/citation-style-language/schema/raw/master/csl-citation.json"} </w:instrText>
            </w:r>
            <w:r w:rsidRPr="00B15CE7">
              <w:rPr>
                <w:sz w:val="24"/>
                <w:szCs w:val="24"/>
              </w:rPr>
              <w:fldChar w:fldCharType="separate"/>
            </w:r>
            <w:r w:rsidR="002D2F40" w:rsidRPr="00B15CE7">
              <w:rPr>
                <w:sz w:val="24"/>
              </w:rPr>
              <w:t>(Employment, 2011)</w:t>
            </w:r>
            <w:r w:rsidRPr="00B15CE7">
              <w:rPr>
                <w:sz w:val="24"/>
                <w:szCs w:val="24"/>
              </w:rPr>
              <w:fldChar w:fldCharType="end"/>
            </w:r>
            <w:r w:rsidRPr="00B15CE7">
              <w:rPr>
                <w:sz w:val="24"/>
                <w:szCs w:val="24"/>
              </w:rPr>
              <w:t xml:space="preserve">. </w:t>
            </w:r>
          </w:p>
        </w:tc>
        <w:tc>
          <w:tcPr>
            <w:tcW w:w="2515" w:type="dxa"/>
          </w:tcPr>
          <w:p w14:paraId="2017AE59" w14:textId="550D58AF" w:rsidR="00C35888" w:rsidRPr="00B15CE7" w:rsidRDefault="00487C12" w:rsidP="00B15CE7">
            <w:pPr>
              <w:pStyle w:val="TableParagraph"/>
              <w:spacing w:line="360" w:lineRule="auto"/>
              <w:rPr>
                <w:sz w:val="24"/>
                <w:szCs w:val="24"/>
              </w:rPr>
            </w:pPr>
            <w:r w:rsidRPr="00B15CE7">
              <w:rPr>
                <w:sz w:val="24"/>
                <w:szCs w:val="24"/>
              </w:rPr>
              <w:lastRenderedPageBreak/>
              <w:t xml:space="preserve">Franchisees have the demerit of authority and control over </w:t>
            </w:r>
            <w:r w:rsidRPr="00B15CE7">
              <w:rPr>
                <w:sz w:val="24"/>
                <w:szCs w:val="24"/>
              </w:rPr>
              <w:t>their business by the franchisor.</w:t>
            </w:r>
          </w:p>
          <w:p w14:paraId="7398E352" w14:textId="70E21CF0" w:rsidR="00C35888" w:rsidRPr="00B15CE7" w:rsidRDefault="00487C12" w:rsidP="00B15CE7">
            <w:pPr>
              <w:pStyle w:val="TableParagraph"/>
              <w:spacing w:line="360" w:lineRule="auto"/>
              <w:rPr>
                <w:sz w:val="24"/>
                <w:szCs w:val="24"/>
              </w:rPr>
            </w:pPr>
            <w:r w:rsidRPr="00B15CE7">
              <w:rPr>
                <w:sz w:val="24"/>
                <w:szCs w:val="24"/>
              </w:rPr>
              <w:t xml:space="preserve">Franchise agreements command the way in which a franchise has to </w:t>
            </w:r>
            <w:r w:rsidR="00370555" w:rsidRPr="00B15CE7">
              <w:rPr>
                <w:sz w:val="24"/>
                <w:szCs w:val="24"/>
              </w:rPr>
              <w:t>be</w:t>
            </w:r>
            <w:r w:rsidRPr="00B15CE7">
              <w:rPr>
                <w:sz w:val="24"/>
                <w:szCs w:val="24"/>
              </w:rPr>
              <w:t xml:space="preserve"> run, hence offering no room for creativity </w:t>
            </w:r>
          </w:p>
          <w:p w14:paraId="0CE7F47B" w14:textId="3EEB9032" w:rsidR="00C13AA5" w:rsidRPr="00B15CE7" w:rsidRDefault="00487C12" w:rsidP="00B15CE7">
            <w:pPr>
              <w:pStyle w:val="TableParagraph"/>
              <w:spacing w:line="360" w:lineRule="auto"/>
              <w:rPr>
                <w:sz w:val="24"/>
                <w:szCs w:val="24"/>
              </w:rPr>
            </w:pPr>
            <w:r w:rsidRPr="00B15CE7">
              <w:rPr>
                <w:sz w:val="24"/>
                <w:szCs w:val="24"/>
              </w:rPr>
              <w:fldChar w:fldCharType="begin"/>
            </w:r>
            <w:r w:rsidR="002D2F40" w:rsidRPr="00B15CE7">
              <w:rPr>
                <w:sz w:val="24"/>
                <w:szCs w:val="24"/>
              </w:rPr>
              <w:instrText xml:space="preserve"> ADDIN ZOTERO_ITEM CSL_CITATION {"citationID":"OK13L5k8","properties":{"formattedCitation":"(Employment, 2011)","plainCitation":"(Employment, 2011)"},"citationItems":[{"id":242,"uris":["http://zotero.org/users/local/svENvmyw/items/GRYTTBT9"],"uri":["http://zotero.org/users/local/svENvmyw/items/GRYTTBT9"],"itemData":{"id":242,"type":"webpage","title":"Advantages and disadvantages of buying a franchise","genre":"Collection; Text","abstract":"A summary of the advantages and disadvantages of buying a franchise.","URL":"https://www.business.qld.gov.au/starting-business/buying-business/buying-franchise/advantages-disadvantages","language":"en-AU","author":[{"family":"Employment","given":"Small Business and Training"}],"issued":{"date-parts":[["2011",5,13]]},"accessed":{"date-parts":[["2019",4,6]]}}}],"schema":"https://github.com/citation-style-language/schema/raw/master/csl-citation.json"} </w:instrText>
            </w:r>
            <w:r w:rsidRPr="00B15CE7">
              <w:rPr>
                <w:sz w:val="24"/>
                <w:szCs w:val="24"/>
              </w:rPr>
              <w:fldChar w:fldCharType="separate"/>
            </w:r>
            <w:r w:rsidR="002D2F40" w:rsidRPr="00B15CE7">
              <w:rPr>
                <w:sz w:val="24"/>
              </w:rPr>
              <w:t>(Employment, 2011)</w:t>
            </w:r>
            <w:r w:rsidRPr="00B15CE7">
              <w:rPr>
                <w:sz w:val="24"/>
                <w:szCs w:val="24"/>
              </w:rPr>
              <w:fldChar w:fldCharType="end"/>
            </w:r>
          </w:p>
        </w:tc>
        <w:tc>
          <w:tcPr>
            <w:tcW w:w="2515" w:type="dxa"/>
          </w:tcPr>
          <w:p w14:paraId="399ACF14" w14:textId="26CA0054" w:rsidR="00C13AA5" w:rsidRPr="00B15CE7" w:rsidRDefault="00487C12" w:rsidP="00B15CE7">
            <w:pPr>
              <w:pStyle w:val="TableParagraph"/>
              <w:spacing w:line="360" w:lineRule="auto"/>
              <w:rPr>
                <w:sz w:val="24"/>
                <w:szCs w:val="24"/>
              </w:rPr>
            </w:pPr>
            <w:r w:rsidRPr="00B15CE7">
              <w:rPr>
                <w:sz w:val="24"/>
                <w:szCs w:val="24"/>
              </w:rPr>
              <w:t xml:space="preserve">The franchisor is the owner of the entire business, however, the franchisee is the owner of his/her </w:t>
            </w:r>
            <w:r w:rsidR="00D70742" w:rsidRPr="00B15CE7">
              <w:rPr>
                <w:sz w:val="24"/>
                <w:szCs w:val="24"/>
              </w:rPr>
              <w:t xml:space="preserve">own </w:t>
            </w:r>
            <w:r w:rsidRPr="00B15CE7">
              <w:rPr>
                <w:sz w:val="24"/>
                <w:szCs w:val="24"/>
              </w:rPr>
              <w:t xml:space="preserve">franchise. </w:t>
            </w:r>
          </w:p>
        </w:tc>
      </w:tr>
      <w:tr w:rsidR="00714E6C" w14:paraId="67FCA4F9" w14:textId="77777777" w:rsidTr="006C3932">
        <w:trPr>
          <w:trHeight w:val="1612"/>
        </w:trPr>
        <w:tc>
          <w:tcPr>
            <w:tcW w:w="1890" w:type="dxa"/>
            <w:shd w:val="clear" w:color="auto" w:fill="CCCCCC"/>
          </w:tcPr>
          <w:p w14:paraId="3CF8A10E" w14:textId="77777777" w:rsidR="00C13AA5" w:rsidRPr="00B15CE7" w:rsidRDefault="00C13AA5" w:rsidP="00B15CE7">
            <w:pPr>
              <w:pStyle w:val="TableParagraph"/>
              <w:spacing w:line="360" w:lineRule="auto"/>
              <w:rPr>
                <w:sz w:val="24"/>
                <w:szCs w:val="24"/>
              </w:rPr>
            </w:pPr>
          </w:p>
          <w:p w14:paraId="29476A89" w14:textId="77777777" w:rsidR="00C13AA5" w:rsidRPr="00B15CE7" w:rsidRDefault="00C13AA5" w:rsidP="00B15CE7">
            <w:pPr>
              <w:pStyle w:val="TableParagraph"/>
              <w:spacing w:line="360" w:lineRule="auto"/>
              <w:rPr>
                <w:sz w:val="24"/>
                <w:szCs w:val="24"/>
              </w:rPr>
            </w:pPr>
          </w:p>
          <w:p w14:paraId="33CEC916" w14:textId="77777777" w:rsidR="00C13AA5" w:rsidRPr="00B15CE7" w:rsidRDefault="00C13AA5" w:rsidP="00B15CE7">
            <w:pPr>
              <w:pStyle w:val="TableParagraph"/>
              <w:spacing w:line="360" w:lineRule="auto"/>
              <w:rPr>
                <w:sz w:val="24"/>
                <w:szCs w:val="24"/>
              </w:rPr>
            </w:pPr>
          </w:p>
          <w:p w14:paraId="1F051721" w14:textId="77777777" w:rsidR="00C13AA5" w:rsidRPr="00B15CE7" w:rsidRDefault="00C13AA5" w:rsidP="00B15CE7">
            <w:pPr>
              <w:pStyle w:val="TableParagraph"/>
              <w:spacing w:before="10" w:line="360" w:lineRule="auto"/>
              <w:rPr>
                <w:sz w:val="24"/>
                <w:szCs w:val="24"/>
              </w:rPr>
            </w:pPr>
          </w:p>
          <w:p w14:paraId="21550111" w14:textId="77777777" w:rsidR="00C13AA5" w:rsidRPr="00B15CE7" w:rsidRDefault="00487C12" w:rsidP="00B15CE7">
            <w:pPr>
              <w:pStyle w:val="TableParagraph"/>
              <w:spacing w:before="1" w:line="360" w:lineRule="auto"/>
              <w:ind w:left="105"/>
              <w:rPr>
                <w:b/>
                <w:sz w:val="24"/>
                <w:szCs w:val="24"/>
              </w:rPr>
            </w:pPr>
            <w:r w:rsidRPr="00B15CE7">
              <w:rPr>
                <w:b/>
                <w:sz w:val="24"/>
                <w:szCs w:val="24"/>
              </w:rPr>
              <w:t>Licensing</w:t>
            </w:r>
          </w:p>
        </w:tc>
        <w:tc>
          <w:tcPr>
            <w:tcW w:w="2475" w:type="dxa"/>
          </w:tcPr>
          <w:p w14:paraId="5516A5DE" w14:textId="4DA1102B" w:rsidR="00C13AA5" w:rsidRPr="00B15CE7" w:rsidRDefault="00487C12" w:rsidP="00B15CE7">
            <w:pPr>
              <w:pStyle w:val="TableParagraph"/>
              <w:spacing w:line="360" w:lineRule="auto"/>
              <w:rPr>
                <w:sz w:val="24"/>
                <w:szCs w:val="24"/>
              </w:rPr>
            </w:pPr>
            <w:r w:rsidRPr="00B15CE7">
              <w:rPr>
                <w:sz w:val="24"/>
                <w:szCs w:val="24"/>
              </w:rPr>
              <w:t xml:space="preserve">Licensing is a permission in the law of contracts in that is accorded by an authority permit to perform an act which would be illegal otherwise or it would be considered as trespass or a tort. </w:t>
            </w:r>
            <w:r w:rsidRPr="00B15CE7">
              <w:rPr>
                <w:sz w:val="24"/>
                <w:szCs w:val="24"/>
              </w:rPr>
              <w:fldChar w:fldCharType="begin"/>
            </w:r>
            <w:r w:rsidRPr="00B15CE7">
              <w:rPr>
                <w:sz w:val="24"/>
                <w:szCs w:val="24"/>
              </w:rPr>
              <w:instrText xml:space="preserve"> ADDIN ZOTERO_ITEM CSL_CITATION {"citationID":"G1Oev88b","prope</w:instrText>
            </w:r>
            <w:r w:rsidRPr="00B15CE7">
              <w:rPr>
                <w:sz w:val="24"/>
                <w:szCs w:val="24"/>
              </w:rPr>
              <w:instrText>rties":{"formattedCitation":"{\\rtf (\\uc0\\u8220{}What is LICENSE? definition of LICENSE (Black\\uc0\\u8217{}s Law Dictionary),\\uc0\\u8221{} n.d.)}","plainCitation":"(“What is LICENSE? definition of LICENSE (Black’s Law Dictionary),” n.d.)"},"citationIte</w:instrText>
            </w:r>
            <w:r w:rsidRPr="00B15CE7">
              <w:rPr>
                <w:sz w:val="24"/>
                <w:szCs w:val="24"/>
              </w:rPr>
              <w:instrText>ms":[{"id":1488,"uris":["http://zotero.org/users/local/FGhKhGPG/items/68JC8U4B"],"uri":["http://zotero.org/users/local/FGhKhGPG/items/68JC8U4B"],"itemData":{"id":1488,"type":"webpage","title":"What is LICENSE? definition of LICENSE (Black's Law Dictionary)</w:instrText>
            </w:r>
            <w:r w:rsidRPr="00B15CE7">
              <w:rPr>
                <w:sz w:val="24"/>
                <w:szCs w:val="24"/>
              </w:rPr>
              <w:instrText xml:space="preserve">","URL":"https://thelawdictionary.org/license/","accessed":{"date-parts":[["2019",4,7]]}}}],"schema":"https://github.com/citation-style-language/schema/raw/master/csl-citation.json"} </w:instrText>
            </w:r>
            <w:r w:rsidRPr="00B15CE7">
              <w:rPr>
                <w:sz w:val="24"/>
                <w:szCs w:val="24"/>
              </w:rPr>
              <w:fldChar w:fldCharType="separate"/>
            </w:r>
            <w:r w:rsidRPr="00B15CE7">
              <w:rPr>
                <w:sz w:val="24"/>
                <w:szCs w:val="24"/>
              </w:rPr>
              <w:t>(“What is LICENSE? definition of LICENSE (Black’s Law Dictionary),” n.d.)</w:t>
            </w:r>
            <w:r w:rsidRPr="00B15CE7">
              <w:rPr>
                <w:sz w:val="24"/>
                <w:szCs w:val="24"/>
              </w:rPr>
              <w:fldChar w:fldCharType="end"/>
            </w:r>
            <w:r w:rsidR="00A84755" w:rsidRPr="00B15CE7">
              <w:rPr>
                <w:sz w:val="24"/>
                <w:szCs w:val="24"/>
              </w:rPr>
              <w:t xml:space="preserve">. </w:t>
            </w:r>
          </w:p>
        </w:tc>
        <w:tc>
          <w:tcPr>
            <w:tcW w:w="2210" w:type="dxa"/>
          </w:tcPr>
          <w:p w14:paraId="60E6146E" w14:textId="4D3D8BB2" w:rsidR="00C13AA5" w:rsidRPr="00B15CE7" w:rsidRDefault="00487C12" w:rsidP="00B15CE7">
            <w:pPr>
              <w:pStyle w:val="TableParagraph"/>
              <w:spacing w:line="360" w:lineRule="auto"/>
              <w:rPr>
                <w:sz w:val="24"/>
                <w:szCs w:val="24"/>
              </w:rPr>
            </w:pPr>
            <w:r w:rsidRPr="00B15CE7">
              <w:rPr>
                <w:sz w:val="24"/>
                <w:szCs w:val="24"/>
              </w:rPr>
              <w:t xml:space="preserve">Licensing is a quick and easy way to enter an international or a foreign market and removes all the barriers of the tariff. The licensor also has the opportunity to expand its operations in other foreign markets via offering licenses </w:t>
            </w:r>
            <w:r w:rsidRPr="00B15CE7">
              <w:rPr>
                <w:sz w:val="24"/>
                <w:szCs w:val="24"/>
              </w:rPr>
              <w:fldChar w:fldCharType="begin"/>
            </w:r>
            <w:r w:rsidR="002D2F40" w:rsidRPr="00B15CE7">
              <w:rPr>
                <w:sz w:val="24"/>
                <w:szCs w:val="24"/>
              </w:rPr>
              <w:instrText xml:space="preserve"> ADDIN ZOTERO_ITEM CSL_CITATION {"citationID":"ALdVSLFd","properties":{"formattedCitation":"{\\rtf (\\uc0\\u8220{}Licensing arrangements \\uc0\\u8211{} the pros and cons | TCii Strategic and Management Consultants,\\uc0\\u8221{} 2012)}","plainCitation":"(“Licensing arrangements – the pros and cons | TCii Strategic and Management Consultants,” 2012)"},"citationItems":[{"id":244,"uris":["http://zotero.org/users/local/svENvmyw/items/X3J2YJQP"],"uri":["http://zotero.org/users/local/svENvmyw/items/X3J2YJQP"],"itemData":{"id":244,"type":"webpage","title":"Licensing arrangements – the pros and cons | TCii Strategic and Management Consultants","container-title":"TCii","abstract":"There are many ways to enter a foreign market, and your choice will have a big influence on the success or otherwise of your international expansion","URL":"https://www.tcii.co.uk/2012/10/26/licensing-arrangements-the-pros-and-cons/","language":"en-GB","issued":{"date-parts":[["2012",10,26]]},"accessed":{"date-parts":[["2019",4,6]]}}}],"schema":"https://github.com/citation-style-language/schema/raw/master/csl-citation.json"} </w:instrText>
            </w:r>
            <w:r w:rsidRPr="00B15CE7">
              <w:rPr>
                <w:sz w:val="24"/>
                <w:szCs w:val="24"/>
              </w:rPr>
              <w:fldChar w:fldCharType="separate"/>
            </w:r>
            <w:r w:rsidR="002D2F40" w:rsidRPr="00B15CE7">
              <w:rPr>
                <w:sz w:val="24"/>
                <w:szCs w:val="24"/>
              </w:rPr>
              <w:t>(“Licensing arrangements – the pros and cons | TCii Strategic and Management Consultants,” 2012)</w:t>
            </w:r>
            <w:r w:rsidRPr="00B15CE7">
              <w:rPr>
                <w:sz w:val="24"/>
                <w:szCs w:val="24"/>
              </w:rPr>
              <w:fldChar w:fldCharType="end"/>
            </w:r>
          </w:p>
        </w:tc>
        <w:tc>
          <w:tcPr>
            <w:tcW w:w="2515" w:type="dxa"/>
          </w:tcPr>
          <w:p w14:paraId="1F7B3322" w14:textId="4D7EE545" w:rsidR="00CC1FDD" w:rsidRPr="00B15CE7" w:rsidRDefault="00487C12" w:rsidP="00B15CE7">
            <w:pPr>
              <w:pStyle w:val="TableParagraph"/>
              <w:spacing w:line="360" w:lineRule="auto"/>
              <w:rPr>
                <w:sz w:val="24"/>
                <w:szCs w:val="24"/>
              </w:rPr>
            </w:pPr>
            <w:r w:rsidRPr="00B15CE7">
              <w:rPr>
                <w:sz w:val="24"/>
                <w:szCs w:val="24"/>
              </w:rPr>
              <w:t>A licensee has to abide by the rules and terms and conditions of the contract while li</w:t>
            </w:r>
            <w:r w:rsidRPr="00B15CE7">
              <w:rPr>
                <w:sz w:val="24"/>
                <w:szCs w:val="24"/>
              </w:rPr>
              <w:t>censor has a low level of control over the business operations. There is also a likelihood that the licensee may become a competitor of the licensor.</w:t>
            </w:r>
          </w:p>
          <w:p w14:paraId="31504BCE" w14:textId="182E777D" w:rsidR="00C13AA5" w:rsidRPr="00B15CE7" w:rsidRDefault="00C13AA5" w:rsidP="00B15CE7">
            <w:pPr>
              <w:pStyle w:val="TableParagraph"/>
              <w:spacing w:line="360" w:lineRule="auto"/>
              <w:rPr>
                <w:sz w:val="24"/>
                <w:szCs w:val="24"/>
              </w:rPr>
            </w:pPr>
          </w:p>
        </w:tc>
        <w:tc>
          <w:tcPr>
            <w:tcW w:w="2515" w:type="dxa"/>
          </w:tcPr>
          <w:p w14:paraId="7078DE7F" w14:textId="6FD42E3A" w:rsidR="00C13AA5" w:rsidRPr="00B15CE7" w:rsidRDefault="00487C12" w:rsidP="00B15CE7">
            <w:pPr>
              <w:pStyle w:val="TableParagraph"/>
              <w:spacing w:line="360" w:lineRule="auto"/>
              <w:rPr>
                <w:sz w:val="24"/>
                <w:szCs w:val="24"/>
              </w:rPr>
            </w:pPr>
            <w:r w:rsidRPr="00B15CE7">
              <w:rPr>
                <w:sz w:val="24"/>
                <w:szCs w:val="24"/>
              </w:rPr>
              <w:t xml:space="preserve">The licensor is </w:t>
            </w:r>
            <w:r w:rsidR="00F85E4C" w:rsidRPr="00B15CE7">
              <w:rPr>
                <w:sz w:val="24"/>
                <w:szCs w:val="24"/>
              </w:rPr>
              <w:t xml:space="preserve">the owner of </w:t>
            </w:r>
            <w:r w:rsidR="00B46B86" w:rsidRPr="00B15CE7">
              <w:rPr>
                <w:sz w:val="24"/>
                <w:szCs w:val="24"/>
              </w:rPr>
              <w:t xml:space="preserve">the brand </w:t>
            </w:r>
            <w:r w:rsidR="00B41C11" w:rsidRPr="00B15CE7">
              <w:rPr>
                <w:sz w:val="24"/>
                <w:szCs w:val="24"/>
              </w:rPr>
              <w:t>who grants a license to a third party.</w:t>
            </w:r>
          </w:p>
        </w:tc>
      </w:tr>
      <w:tr w:rsidR="00714E6C" w14:paraId="21B7FEF4" w14:textId="77777777" w:rsidTr="006C3932">
        <w:trPr>
          <w:trHeight w:val="1162"/>
        </w:trPr>
        <w:tc>
          <w:tcPr>
            <w:tcW w:w="1890" w:type="dxa"/>
            <w:shd w:val="clear" w:color="auto" w:fill="CCCCCC"/>
          </w:tcPr>
          <w:p w14:paraId="6251C197" w14:textId="77777777" w:rsidR="00C13AA5" w:rsidRPr="00B15CE7" w:rsidRDefault="00C13AA5" w:rsidP="00B15CE7">
            <w:pPr>
              <w:pStyle w:val="TableParagraph"/>
              <w:spacing w:line="360" w:lineRule="auto"/>
              <w:jc w:val="center"/>
              <w:rPr>
                <w:b/>
                <w:sz w:val="24"/>
                <w:szCs w:val="24"/>
              </w:rPr>
            </w:pPr>
          </w:p>
          <w:p w14:paraId="757CB597" w14:textId="77777777" w:rsidR="00C13AA5" w:rsidRPr="00B15CE7" w:rsidRDefault="00C13AA5" w:rsidP="00B15CE7">
            <w:pPr>
              <w:pStyle w:val="TableParagraph"/>
              <w:spacing w:line="360" w:lineRule="auto"/>
              <w:jc w:val="center"/>
              <w:rPr>
                <w:b/>
                <w:sz w:val="24"/>
                <w:szCs w:val="24"/>
              </w:rPr>
            </w:pPr>
          </w:p>
          <w:p w14:paraId="4C4F45BC" w14:textId="77777777" w:rsidR="00C13AA5" w:rsidRPr="00B15CE7" w:rsidRDefault="00C13AA5" w:rsidP="00B15CE7">
            <w:pPr>
              <w:pStyle w:val="TableParagraph"/>
              <w:spacing w:line="360" w:lineRule="auto"/>
              <w:jc w:val="center"/>
              <w:rPr>
                <w:b/>
                <w:sz w:val="24"/>
                <w:szCs w:val="24"/>
              </w:rPr>
            </w:pPr>
          </w:p>
          <w:p w14:paraId="18331C15" w14:textId="77777777" w:rsidR="00C13AA5" w:rsidRPr="00B15CE7" w:rsidRDefault="00487C12" w:rsidP="00B15CE7">
            <w:pPr>
              <w:pStyle w:val="TableParagraph"/>
              <w:spacing w:line="360" w:lineRule="auto"/>
              <w:jc w:val="center"/>
              <w:rPr>
                <w:b/>
                <w:sz w:val="24"/>
                <w:szCs w:val="24"/>
              </w:rPr>
            </w:pPr>
            <w:r w:rsidRPr="00B15CE7">
              <w:rPr>
                <w:b/>
                <w:sz w:val="24"/>
                <w:szCs w:val="24"/>
              </w:rPr>
              <w:t>Joint Venture</w:t>
            </w:r>
          </w:p>
          <w:p w14:paraId="7BC922D9" w14:textId="77777777" w:rsidR="00C13AA5" w:rsidRPr="00B15CE7" w:rsidRDefault="00C13AA5" w:rsidP="00B15CE7">
            <w:pPr>
              <w:spacing w:line="360" w:lineRule="auto"/>
              <w:rPr>
                <w:sz w:val="24"/>
                <w:szCs w:val="24"/>
              </w:rPr>
            </w:pPr>
          </w:p>
        </w:tc>
        <w:tc>
          <w:tcPr>
            <w:tcW w:w="2475" w:type="dxa"/>
          </w:tcPr>
          <w:p w14:paraId="6E4ADB23" w14:textId="6C901B25" w:rsidR="00C13AA5" w:rsidRPr="00B15CE7" w:rsidRDefault="00487C12" w:rsidP="00487C12">
            <w:pPr>
              <w:pStyle w:val="TableParagraph"/>
              <w:spacing w:line="360" w:lineRule="auto"/>
              <w:rPr>
                <w:sz w:val="24"/>
                <w:szCs w:val="24"/>
              </w:rPr>
            </w:pPr>
            <w:r w:rsidRPr="00B15CE7">
              <w:rPr>
                <w:sz w:val="24"/>
                <w:szCs w:val="24"/>
              </w:rPr>
              <w:t xml:space="preserve">A joint venture is the form of a legal business entity which can be defined as a short-term partnership for the mutual benefit of both the </w:t>
            </w:r>
            <w:r w:rsidR="002B2682" w:rsidRPr="00B15CE7">
              <w:rPr>
                <w:sz w:val="24"/>
                <w:szCs w:val="24"/>
              </w:rPr>
              <w:t>p</w:t>
            </w:r>
            <w:r w:rsidR="00D61394" w:rsidRPr="00B15CE7">
              <w:rPr>
                <w:sz w:val="24"/>
                <w:szCs w:val="24"/>
              </w:rPr>
              <w:t xml:space="preserve">arties. In this form of business, both parties jointly </w:t>
            </w:r>
            <w:r w:rsidRPr="00B15CE7">
              <w:rPr>
                <w:sz w:val="24"/>
                <w:szCs w:val="24"/>
              </w:rPr>
              <w:t>commence</w:t>
            </w:r>
            <w:r w:rsidR="00D61394" w:rsidRPr="00B15CE7">
              <w:rPr>
                <w:sz w:val="24"/>
                <w:szCs w:val="24"/>
              </w:rPr>
              <w:t xml:space="preserve"> a transaction and </w:t>
            </w:r>
            <w:r w:rsidRPr="00B15CE7">
              <w:rPr>
                <w:sz w:val="24"/>
                <w:szCs w:val="24"/>
              </w:rPr>
              <w:t>normally</w:t>
            </w:r>
            <w:r w:rsidR="00D61394" w:rsidRPr="00B15CE7">
              <w:rPr>
                <w:sz w:val="24"/>
                <w:szCs w:val="24"/>
              </w:rPr>
              <w:t xml:space="preserve"> each </w:t>
            </w:r>
            <w:r w:rsidRPr="00B15CE7">
              <w:rPr>
                <w:sz w:val="24"/>
                <w:szCs w:val="24"/>
              </w:rPr>
              <w:t>backs</w:t>
            </w:r>
            <w:r w:rsidR="00D61394" w:rsidRPr="00B15CE7">
              <w:rPr>
                <w:sz w:val="24"/>
                <w:szCs w:val="24"/>
              </w:rPr>
              <w:t xml:space="preserve"> assets and are equal partners in case of loss. It can involve any type of business deal, like the partnership </w:t>
            </w:r>
            <w:r w:rsidR="00D61394" w:rsidRPr="00B15CE7">
              <w:rPr>
                <w:sz w:val="24"/>
                <w:szCs w:val="24"/>
              </w:rPr>
              <w:lastRenderedPageBreak/>
              <w:t>business, and the parties involved can be</w:t>
            </w:r>
            <w:r>
              <w:rPr>
                <w:sz w:val="24"/>
                <w:szCs w:val="24"/>
              </w:rPr>
              <w:t xml:space="preserve"> </w:t>
            </w:r>
            <w:r w:rsidR="00D61394" w:rsidRPr="00B15CE7">
              <w:rPr>
                <w:sz w:val="24"/>
                <w:szCs w:val="24"/>
              </w:rPr>
              <w:t>groups or more than one business entities</w:t>
            </w:r>
            <w:r>
              <w:rPr>
                <w:sz w:val="24"/>
                <w:szCs w:val="24"/>
              </w:rPr>
              <w:t xml:space="preserve"> and individuals as well</w:t>
            </w:r>
            <w:r w:rsidR="00D61394" w:rsidRPr="00B15CE7">
              <w:rPr>
                <w:sz w:val="24"/>
                <w:szCs w:val="24"/>
              </w:rPr>
              <w:t xml:space="preserve"> </w:t>
            </w:r>
            <w:r w:rsidRPr="00B15CE7">
              <w:rPr>
                <w:sz w:val="24"/>
                <w:szCs w:val="24"/>
              </w:rPr>
              <w:fldChar w:fldCharType="begin"/>
            </w:r>
            <w:r w:rsidR="002D2F40" w:rsidRPr="00B15CE7">
              <w:rPr>
                <w:sz w:val="24"/>
                <w:szCs w:val="24"/>
              </w:rPr>
              <w:instrText xml:space="preserve"> ADDIN ZOTERO_ITEM CSL_CITATION {"citationID":"iCjpHUuA","properties":{"formattedCitation":"(Staff, 2007a)","plainCitation":"(Staff, 2007a)"},"citationItems":[{"id":246,"uris":["http://zotero.org/users/local/svENvmyw/items/SGX9GNAJ"],"uri":["http://zotero.org/users/local/svENvmyw/items/SGX9GNAJ"],"itemData":{"id":246,"type":"webpage","title":"Joint venture","container-title":"LII / Legal Information Institute","abstract":"joint ventures: an overviewA joint venture is a legal organization that takes the form of a short term partnership in which the persons jointly undertake a transaction for mutual profit. Generally each person contributes assets and share risks. Like a partnership, joint ventures can involve any type of business transaction and the \"persons\" involved can be individuals, groups of individuals, companies, or corporations.","URL":"https://www.law.cornell.edu/wex/joint_venture","language":"en","author":[{"family":"Staff","given":"L. I. I."}],"issued":{"date-parts":[["2007",8,6]]},"accessed":{"date-parts":[["2019",4,6]]}}}],"schema":"https://github.com/citation-style-language/schema/raw/master/csl-citation.json"} </w:instrText>
            </w:r>
            <w:r w:rsidRPr="00B15CE7">
              <w:rPr>
                <w:sz w:val="24"/>
                <w:szCs w:val="24"/>
              </w:rPr>
              <w:fldChar w:fldCharType="separate"/>
            </w:r>
            <w:r w:rsidR="002D2F40" w:rsidRPr="00B15CE7">
              <w:rPr>
                <w:sz w:val="24"/>
              </w:rPr>
              <w:t>(Staff, 2007a)</w:t>
            </w:r>
            <w:r w:rsidRPr="00B15CE7">
              <w:rPr>
                <w:sz w:val="24"/>
                <w:szCs w:val="24"/>
              </w:rPr>
              <w:fldChar w:fldCharType="end"/>
            </w:r>
            <w:r w:rsidR="00D61394" w:rsidRPr="00B15CE7">
              <w:rPr>
                <w:sz w:val="24"/>
                <w:szCs w:val="24"/>
              </w:rPr>
              <w:t xml:space="preserve">. </w:t>
            </w:r>
          </w:p>
        </w:tc>
        <w:tc>
          <w:tcPr>
            <w:tcW w:w="2210" w:type="dxa"/>
          </w:tcPr>
          <w:p w14:paraId="0D6725DE" w14:textId="596A834D" w:rsidR="004D5073" w:rsidRPr="00B15CE7" w:rsidRDefault="00487C12" w:rsidP="00B15CE7">
            <w:pPr>
              <w:pStyle w:val="TableParagraph"/>
              <w:spacing w:line="360" w:lineRule="auto"/>
              <w:rPr>
                <w:sz w:val="24"/>
                <w:szCs w:val="24"/>
              </w:rPr>
            </w:pPr>
            <w:r w:rsidRPr="00B15CE7">
              <w:rPr>
                <w:sz w:val="24"/>
                <w:szCs w:val="24"/>
              </w:rPr>
              <w:lastRenderedPageBreak/>
              <w:t>J</w:t>
            </w:r>
            <w:r w:rsidRPr="00B15CE7">
              <w:rPr>
                <w:sz w:val="24"/>
                <w:szCs w:val="24"/>
              </w:rPr>
              <w:t xml:space="preserve">oint Venture can be a great opportunity for smaller business firms having limited finances and management expertise. It is an effective method for such business </w:t>
            </w:r>
            <w:r w:rsidRPr="00B15CE7">
              <w:rPr>
                <w:sz w:val="24"/>
                <w:szCs w:val="24"/>
              </w:rPr>
              <w:t>organizations to obtain necessary resources required and capture a new market.</w:t>
            </w:r>
          </w:p>
          <w:p w14:paraId="48C5B4BE" w14:textId="663BF3EB" w:rsidR="00C13AA5" w:rsidRPr="00B15CE7" w:rsidRDefault="00C13AA5" w:rsidP="00B15CE7">
            <w:pPr>
              <w:pStyle w:val="TableParagraph"/>
              <w:spacing w:line="360" w:lineRule="auto"/>
              <w:rPr>
                <w:sz w:val="24"/>
                <w:szCs w:val="24"/>
              </w:rPr>
            </w:pPr>
          </w:p>
        </w:tc>
        <w:tc>
          <w:tcPr>
            <w:tcW w:w="2515" w:type="dxa"/>
          </w:tcPr>
          <w:p w14:paraId="25095B22" w14:textId="1E3828FE" w:rsidR="004D5073" w:rsidRPr="00B15CE7" w:rsidRDefault="00487C12" w:rsidP="00B15CE7">
            <w:pPr>
              <w:pStyle w:val="TableParagraph"/>
              <w:spacing w:line="360" w:lineRule="auto"/>
              <w:rPr>
                <w:sz w:val="24"/>
                <w:szCs w:val="24"/>
              </w:rPr>
            </w:pPr>
            <w:r w:rsidRPr="00B15CE7">
              <w:rPr>
                <w:sz w:val="24"/>
                <w:szCs w:val="24"/>
              </w:rPr>
              <w:t xml:space="preserve">One of the major drawbacks of the joint venture is that, they are very difficult to assimilate in a global strategy which involves </w:t>
            </w:r>
            <w:r w:rsidRPr="00B15CE7">
              <w:t>considerable</w:t>
            </w:r>
            <w:r w:rsidRPr="00B15CE7">
              <w:rPr>
                <w:sz w:val="24"/>
                <w:szCs w:val="24"/>
              </w:rPr>
              <w:t xml:space="preserve"> cross-border trading and busines</w:t>
            </w:r>
            <w:r w:rsidRPr="00B15CE7">
              <w:rPr>
                <w:sz w:val="24"/>
                <w:szCs w:val="24"/>
              </w:rPr>
              <w:t xml:space="preserve">s transactions. </w:t>
            </w:r>
          </w:p>
          <w:p w14:paraId="63B3AD92" w14:textId="7F3D0DBB" w:rsidR="00C13AA5" w:rsidRPr="00B15CE7" w:rsidRDefault="00C13AA5" w:rsidP="00B15CE7">
            <w:pPr>
              <w:pStyle w:val="TableParagraph"/>
              <w:spacing w:line="360" w:lineRule="auto"/>
              <w:rPr>
                <w:sz w:val="24"/>
                <w:szCs w:val="24"/>
              </w:rPr>
            </w:pPr>
          </w:p>
        </w:tc>
        <w:tc>
          <w:tcPr>
            <w:tcW w:w="2515" w:type="dxa"/>
          </w:tcPr>
          <w:p w14:paraId="7F169DFD" w14:textId="2F782C9D" w:rsidR="00C13AA5" w:rsidRPr="00B15CE7" w:rsidRDefault="00487C12" w:rsidP="00B15CE7">
            <w:pPr>
              <w:pStyle w:val="TableParagraph"/>
              <w:spacing w:line="360" w:lineRule="auto"/>
              <w:rPr>
                <w:sz w:val="24"/>
                <w:szCs w:val="24"/>
              </w:rPr>
            </w:pPr>
            <w:r w:rsidRPr="00B15CE7">
              <w:rPr>
                <w:sz w:val="24"/>
                <w:szCs w:val="24"/>
              </w:rPr>
              <w:t>The parties involved are the owners of a joint venture who share risks, profits and returns.</w:t>
            </w:r>
          </w:p>
        </w:tc>
      </w:tr>
    </w:tbl>
    <w:p w14:paraId="16E2611A" w14:textId="77777777" w:rsidR="00313968" w:rsidRPr="00B15CE7" w:rsidRDefault="00313968" w:rsidP="00B15CE7">
      <w:pPr>
        <w:spacing w:line="360" w:lineRule="auto"/>
        <w:rPr>
          <w:sz w:val="20"/>
        </w:rPr>
        <w:sectPr w:rsidR="00313968" w:rsidRPr="00B15CE7">
          <w:type w:val="continuous"/>
          <w:pgSz w:w="11900" w:h="16840"/>
          <w:pgMar w:top="1600" w:right="560" w:bottom="280" w:left="1540" w:header="720" w:footer="720" w:gutter="0"/>
          <w:cols w:space="720"/>
        </w:sectPr>
      </w:pPr>
    </w:p>
    <w:p w14:paraId="05B3D9D2" w14:textId="77777777" w:rsidR="00313968" w:rsidRPr="00B15CE7" w:rsidRDefault="00313968" w:rsidP="00B15CE7">
      <w:pPr>
        <w:spacing w:line="360" w:lineRule="auto"/>
        <w:rPr>
          <w:sz w:val="20"/>
        </w:rPr>
      </w:pPr>
    </w:p>
    <w:p w14:paraId="5E6963DC" w14:textId="1AF680F4" w:rsidR="004C0A45" w:rsidRPr="00B15CE7" w:rsidRDefault="00487C12" w:rsidP="00B15CE7">
      <w:pPr>
        <w:spacing w:line="360" w:lineRule="auto"/>
        <w:rPr>
          <w:sz w:val="24"/>
        </w:rPr>
      </w:pPr>
      <w:r w:rsidRPr="00B15CE7">
        <w:rPr>
          <w:sz w:val="24"/>
        </w:rPr>
        <w:t>References</w:t>
      </w:r>
    </w:p>
    <w:p w14:paraId="7C35ABCD" w14:textId="77777777" w:rsidR="005F40AF" w:rsidRPr="00B15CE7" w:rsidRDefault="005F40AF" w:rsidP="00B15CE7">
      <w:pPr>
        <w:spacing w:line="360" w:lineRule="auto"/>
        <w:rPr>
          <w:sz w:val="24"/>
        </w:rPr>
      </w:pPr>
    </w:p>
    <w:p w14:paraId="65C86841" w14:textId="77777777" w:rsidR="002D2F40" w:rsidRPr="00B15CE7" w:rsidRDefault="00487C12" w:rsidP="00B15CE7">
      <w:pPr>
        <w:pStyle w:val="Bibliography"/>
        <w:spacing w:line="360" w:lineRule="auto"/>
      </w:pPr>
      <w:r w:rsidRPr="00B15CE7">
        <w:fldChar w:fldCharType="begin"/>
      </w:r>
      <w:r w:rsidRPr="00B15CE7">
        <w:instrText xml:space="preserve"> ADDIN ZOTERO_BIBL {"custom":[]} CSL_BIBLIOGRAPHY </w:instrText>
      </w:r>
      <w:r w:rsidRPr="00B15CE7">
        <w:fldChar w:fldCharType="separate"/>
      </w:r>
      <w:r w:rsidRPr="00B15CE7">
        <w:t xml:space="preserve">Anonymous. (2010a, August 19). Franchise. Retrieved April 6, </w:t>
      </w:r>
      <w:r w:rsidRPr="00B15CE7">
        <w:t>2019, from LII / Legal Information Institute website: https://www.law.cornell.edu/wex/franchise</w:t>
      </w:r>
    </w:p>
    <w:p w14:paraId="5454793A" w14:textId="77777777" w:rsidR="002D2F40" w:rsidRPr="00B15CE7" w:rsidRDefault="00487C12" w:rsidP="00B15CE7">
      <w:pPr>
        <w:pStyle w:val="Bibliography"/>
        <w:spacing w:line="360" w:lineRule="auto"/>
      </w:pPr>
      <w:r w:rsidRPr="00B15CE7">
        <w:t>Anonymous. (2010b, August 19). Limited liability company (LLC). Retrieved April 6, 2019, from LII / Legal Information Institute website: https://www.law.cornell</w:t>
      </w:r>
      <w:r w:rsidRPr="00B15CE7">
        <w:t>.edu/wex/limited_liability_company_%28llc%29</w:t>
      </w:r>
    </w:p>
    <w:p w14:paraId="47BB8A53" w14:textId="77777777" w:rsidR="002D2F40" w:rsidRPr="00B15CE7" w:rsidRDefault="00487C12" w:rsidP="00B15CE7">
      <w:pPr>
        <w:pStyle w:val="Bibliography"/>
        <w:spacing w:line="360" w:lineRule="auto"/>
      </w:pPr>
      <w:r w:rsidRPr="00B15CE7">
        <w:t>Anonymous. (2010c, August 19). Limited partnership. Retrieved April 6, 2019, from LII / Legal Information Institute website: https://www.law.cornell.edu/wex/limited_partnership</w:t>
      </w:r>
    </w:p>
    <w:p w14:paraId="00B66D58" w14:textId="77777777" w:rsidR="002D2F40" w:rsidRPr="00B15CE7" w:rsidRDefault="00487C12" w:rsidP="00B15CE7">
      <w:pPr>
        <w:pStyle w:val="Bibliography"/>
        <w:spacing w:line="360" w:lineRule="auto"/>
      </w:pPr>
      <w:r w:rsidRPr="00B15CE7">
        <w:t>Anonymous. (2010d, August 19). Sol</w:t>
      </w:r>
      <w:r w:rsidRPr="00B15CE7">
        <w:t>e proprietorship. Retrieved April 6, 2019, from LII / Legal Information Institute website: https://www.law.cornell.edu/wex/sole_proprietorship</w:t>
      </w:r>
    </w:p>
    <w:p w14:paraId="718D7E9D" w14:textId="77777777" w:rsidR="002D2F40" w:rsidRPr="00B15CE7" w:rsidRDefault="00487C12" w:rsidP="00B15CE7">
      <w:pPr>
        <w:pStyle w:val="Bibliography"/>
        <w:spacing w:line="360" w:lineRule="auto"/>
      </w:pPr>
      <w:r w:rsidRPr="00B15CE7">
        <w:t xml:space="preserve">April 19, &amp; 2016. (2016, May 9). Limited Liability Company: Advantages &amp; Disadvantages. Retrieved April 6, 2019, </w:t>
      </w:r>
      <w:r w:rsidRPr="00B15CE7">
        <w:t>from https://greaterknoxville.score.org/news/limited-liability-company-advantages-disadvantages</w:t>
      </w:r>
    </w:p>
    <w:p w14:paraId="5C3F4F56" w14:textId="77777777" w:rsidR="002D2F40" w:rsidRPr="00B15CE7" w:rsidRDefault="00487C12" w:rsidP="00B15CE7">
      <w:pPr>
        <w:pStyle w:val="Bibliography"/>
        <w:spacing w:line="360" w:lineRule="auto"/>
      </w:pPr>
      <w:r w:rsidRPr="00B15CE7">
        <w:t>Employment, S. B. and T. (2011, May 13). Advantages and disadvantages of buying a franchise [Collection; Text]. Retrieved April 6, 2019, from https://www.busine</w:t>
      </w:r>
      <w:r w:rsidRPr="00B15CE7">
        <w:t>ss.qld.gov.au/starting-business/buying-business/buying-franchise/advantages-disadvantages</w:t>
      </w:r>
    </w:p>
    <w:p w14:paraId="03D376D4" w14:textId="77777777" w:rsidR="002D2F40" w:rsidRPr="00B15CE7" w:rsidRDefault="00487C12" w:rsidP="00B15CE7">
      <w:pPr>
        <w:pStyle w:val="Bibliography"/>
        <w:spacing w:line="360" w:lineRule="auto"/>
      </w:pPr>
      <w:r w:rsidRPr="00B15CE7">
        <w:t>Licensing arrangements – the pros and cons | TCii Strategic and Management Consultants. (2012, October 26). Retrieved April 6, 2019, from TCii website: https://www.tc</w:t>
      </w:r>
      <w:r w:rsidRPr="00B15CE7">
        <w:t>ii.co.uk/2012/10/26/licensing-arrangements-the-pros-and-cons/</w:t>
      </w:r>
    </w:p>
    <w:p w14:paraId="62825BA9" w14:textId="77777777" w:rsidR="002D2F40" w:rsidRPr="00B15CE7" w:rsidRDefault="00487C12" w:rsidP="00B15CE7">
      <w:pPr>
        <w:pStyle w:val="Bibliography"/>
        <w:spacing w:line="360" w:lineRule="auto"/>
      </w:pPr>
      <w:r w:rsidRPr="00B15CE7">
        <w:t>Litvin, M. (2009, September 9). S corporation. Retrieved April 6, 2019, from LII / Legal Information Institute website: https://www.law.cornell.edu/wex/s_corporation</w:t>
      </w:r>
    </w:p>
    <w:p w14:paraId="3E034886" w14:textId="77777777" w:rsidR="002D2F40" w:rsidRPr="00B15CE7" w:rsidRDefault="00487C12" w:rsidP="00B15CE7">
      <w:pPr>
        <w:pStyle w:val="Bibliography"/>
        <w:spacing w:line="360" w:lineRule="auto"/>
      </w:pPr>
      <w:r w:rsidRPr="00B15CE7">
        <w:t>Sole Proprietorships | Bound</w:t>
      </w:r>
      <w:r w:rsidRPr="00B15CE7">
        <w:t>less Business. (n.d.). Retrieved April 6, 2019, from https://courses.lumenlearning.com/boundless-business/chapter/sole-proprietorships/</w:t>
      </w:r>
    </w:p>
    <w:p w14:paraId="1F020643" w14:textId="77777777" w:rsidR="002D2F40" w:rsidRPr="00B15CE7" w:rsidRDefault="00487C12" w:rsidP="00B15CE7">
      <w:pPr>
        <w:pStyle w:val="Bibliography"/>
        <w:spacing w:line="360" w:lineRule="auto"/>
      </w:pPr>
      <w:r w:rsidRPr="00B15CE7">
        <w:t>Staff, L. I. I. (2007a, August 6). Joint venture. Retrieved April 6, 2019, from LII / Legal Information Institute websit</w:t>
      </w:r>
      <w:r w:rsidRPr="00B15CE7">
        <w:t>e: https://www.law.cornell.edu/wex/joint_venture</w:t>
      </w:r>
    </w:p>
    <w:p w14:paraId="2BB6FA0E" w14:textId="77777777" w:rsidR="002D2F40" w:rsidRPr="00B15CE7" w:rsidRDefault="00487C12" w:rsidP="00B15CE7">
      <w:pPr>
        <w:pStyle w:val="Bibliography"/>
        <w:spacing w:line="360" w:lineRule="auto"/>
      </w:pPr>
      <w:r w:rsidRPr="00B15CE7">
        <w:t>Staff, L. I. I. (2007b, August 6). Partnership. Retrieved April 6, 2019, from LII / Legal Information Institute website: https://www.law.cornell.edu/wex/partnership</w:t>
      </w:r>
    </w:p>
    <w:p w14:paraId="25A3AA07" w14:textId="77777777" w:rsidR="002D2F40" w:rsidRPr="00B15CE7" w:rsidRDefault="00487C12" w:rsidP="00B15CE7">
      <w:pPr>
        <w:pStyle w:val="Bibliography"/>
        <w:spacing w:line="360" w:lineRule="auto"/>
      </w:pPr>
      <w:r w:rsidRPr="00B15CE7">
        <w:t>What is a CORPORATION? definition</w:t>
      </w:r>
      <w:r w:rsidRPr="00B15CE7">
        <w:t xml:space="preserve"> of CORPORATION (Black’s Law Dictionary). (2011, November 4). Retrieved April 6, 2019, from The Law Dictionary website: https://thelawdictionary.org/corporation/</w:t>
      </w:r>
    </w:p>
    <w:p w14:paraId="12BE9833" w14:textId="77777777" w:rsidR="002D2F40" w:rsidRPr="00B15CE7" w:rsidRDefault="00487C12" w:rsidP="00B15CE7">
      <w:pPr>
        <w:pStyle w:val="Bibliography"/>
        <w:spacing w:line="360" w:lineRule="auto"/>
      </w:pPr>
      <w:r w:rsidRPr="00B15CE7">
        <w:t>What is LICENSE? definition of LICENSE (Black’s Law Dictionary). (n.d.). Retrieved April 7, 20</w:t>
      </w:r>
      <w:r w:rsidRPr="00B15CE7">
        <w:t>19, from https://thelawdictionary.org/license/</w:t>
      </w:r>
    </w:p>
    <w:p w14:paraId="34E1A535" w14:textId="77777777" w:rsidR="002D2F40" w:rsidRPr="00B15CE7" w:rsidRDefault="00487C12" w:rsidP="00B15CE7">
      <w:pPr>
        <w:pStyle w:val="Bibliography"/>
        <w:spacing w:line="360" w:lineRule="auto"/>
      </w:pPr>
      <w:r w:rsidRPr="00B15CE7">
        <w:t>What is LIMITED LIABILITY PARTNERSHIP (LLP)? definition of LIMITED LIABILITY PARTNERSHIP (LLP) (Black’s Law Dictionary). (2012, October 19). Retrieved April 6, 2019, from The Law Dictionary website: https://th</w:t>
      </w:r>
      <w:r w:rsidRPr="00B15CE7">
        <w:t>elawdictionary.org/limited-liability-partnership-llp/</w:t>
      </w:r>
    </w:p>
    <w:p w14:paraId="4F8BC36F" w14:textId="77777777" w:rsidR="002D2F40" w:rsidRPr="00B15CE7" w:rsidRDefault="00487C12" w:rsidP="00B15CE7">
      <w:pPr>
        <w:pStyle w:val="Bibliography"/>
        <w:spacing w:line="360" w:lineRule="auto"/>
      </w:pPr>
      <w:r w:rsidRPr="00B15CE7">
        <w:t>What is PARTNERSHIP? definition of PARTNERSHIP (Black’s Law Dictionary). (2011, November 4). Retrieved April 6, 2019, from The Law Dictionary website: https://thelawdictionary.org/partnership/</w:t>
      </w:r>
    </w:p>
    <w:p w14:paraId="167855EE" w14:textId="3FD569B8" w:rsidR="005F40AF" w:rsidRPr="00B15CE7" w:rsidRDefault="00487C12" w:rsidP="00B15CE7">
      <w:pPr>
        <w:spacing w:line="360" w:lineRule="auto"/>
      </w:pPr>
      <w:r w:rsidRPr="00B15CE7">
        <w:fldChar w:fldCharType="end"/>
      </w:r>
    </w:p>
    <w:sectPr w:rsidR="005F40AF" w:rsidRPr="00B15CE7">
      <w:pgSz w:w="11900" w:h="16840"/>
      <w:pgMar w:top="1600" w:right="560" w:bottom="280" w:left="15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78277E"/>
    <w:multiLevelType w:val="multilevel"/>
    <w:tmpl w:val="69C62F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968"/>
    <w:rsid w:val="00020209"/>
    <w:rsid w:val="00070CC1"/>
    <w:rsid w:val="0007361F"/>
    <w:rsid w:val="0008049A"/>
    <w:rsid w:val="000A3BEB"/>
    <w:rsid w:val="000E499C"/>
    <w:rsid w:val="001A1BA7"/>
    <w:rsid w:val="001A6EB9"/>
    <w:rsid w:val="00201C6D"/>
    <w:rsid w:val="00245AD8"/>
    <w:rsid w:val="00261294"/>
    <w:rsid w:val="002679DC"/>
    <w:rsid w:val="002A05E5"/>
    <w:rsid w:val="002B2682"/>
    <w:rsid w:val="002D2F40"/>
    <w:rsid w:val="002D5C77"/>
    <w:rsid w:val="00313968"/>
    <w:rsid w:val="00321D2B"/>
    <w:rsid w:val="00370555"/>
    <w:rsid w:val="003826C5"/>
    <w:rsid w:val="00393B5C"/>
    <w:rsid w:val="003D1007"/>
    <w:rsid w:val="0041392A"/>
    <w:rsid w:val="004440A6"/>
    <w:rsid w:val="00463CC8"/>
    <w:rsid w:val="004854F6"/>
    <w:rsid w:val="00487C12"/>
    <w:rsid w:val="004C0A45"/>
    <w:rsid w:val="004D5073"/>
    <w:rsid w:val="005A71B2"/>
    <w:rsid w:val="005C0070"/>
    <w:rsid w:val="005E421E"/>
    <w:rsid w:val="005F40AF"/>
    <w:rsid w:val="0062406E"/>
    <w:rsid w:val="006421FF"/>
    <w:rsid w:val="006C252C"/>
    <w:rsid w:val="006C3932"/>
    <w:rsid w:val="006E1E78"/>
    <w:rsid w:val="00714E6C"/>
    <w:rsid w:val="00731863"/>
    <w:rsid w:val="007362E5"/>
    <w:rsid w:val="00741BF3"/>
    <w:rsid w:val="007F0358"/>
    <w:rsid w:val="00814F2A"/>
    <w:rsid w:val="00817AA0"/>
    <w:rsid w:val="00836F86"/>
    <w:rsid w:val="00836FC1"/>
    <w:rsid w:val="00841F40"/>
    <w:rsid w:val="00853BD4"/>
    <w:rsid w:val="0089258A"/>
    <w:rsid w:val="008C7B07"/>
    <w:rsid w:val="008E135A"/>
    <w:rsid w:val="009304B4"/>
    <w:rsid w:val="009747B8"/>
    <w:rsid w:val="00977AA7"/>
    <w:rsid w:val="0098566F"/>
    <w:rsid w:val="009A2B01"/>
    <w:rsid w:val="009C2C89"/>
    <w:rsid w:val="00A2498A"/>
    <w:rsid w:val="00A33520"/>
    <w:rsid w:val="00A36D2A"/>
    <w:rsid w:val="00A36D88"/>
    <w:rsid w:val="00A55F77"/>
    <w:rsid w:val="00A84755"/>
    <w:rsid w:val="00A86458"/>
    <w:rsid w:val="00AA36AB"/>
    <w:rsid w:val="00AA3A2F"/>
    <w:rsid w:val="00AA3BAF"/>
    <w:rsid w:val="00AC5EAF"/>
    <w:rsid w:val="00AE31F6"/>
    <w:rsid w:val="00B00951"/>
    <w:rsid w:val="00B15CE7"/>
    <w:rsid w:val="00B41C11"/>
    <w:rsid w:val="00B46B86"/>
    <w:rsid w:val="00B76D9B"/>
    <w:rsid w:val="00B865F8"/>
    <w:rsid w:val="00BA6357"/>
    <w:rsid w:val="00BB6D01"/>
    <w:rsid w:val="00BD50ED"/>
    <w:rsid w:val="00BF3D47"/>
    <w:rsid w:val="00BF7D1A"/>
    <w:rsid w:val="00C05F28"/>
    <w:rsid w:val="00C13AA5"/>
    <w:rsid w:val="00C301FF"/>
    <w:rsid w:val="00C31CC3"/>
    <w:rsid w:val="00C35888"/>
    <w:rsid w:val="00C57A9A"/>
    <w:rsid w:val="00C653F2"/>
    <w:rsid w:val="00C67CB4"/>
    <w:rsid w:val="00C82203"/>
    <w:rsid w:val="00C91E1F"/>
    <w:rsid w:val="00CC1FDD"/>
    <w:rsid w:val="00CD0EB6"/>
    <w:rsid w:val="00D1073E"/>
    <w:rsid w:val="00D129A5"/>
    <w:rsid w:val="00D25EF7"/>
    <w:rsid w:val="00D61394"/>
    <w:rsid w:val="00D64ED9"/>
    <w:rsid w:val="00D70079"/>
    <w:rsid w:val="00D70742"/>
    <w:rsid w:val="00D719A1"/>
    <w:rsid w:val="00D97532"/>
    <w:rsid w:val="00E7241F"/>
    <w:rsid w:val="00E806F1"/>
    <w:rsid w:val="00EA1B6F"/>
    <w:rsid w:val="00EA334E"/>
    <w:rsid w:val="00EE4BEA"/>
    <w:rsid w:val="00F0214D"/>
    <w:rsid w:val="00F66634"/>
    <w:rsid w:val="00F85E4C"/>
    <w:rsid w:val="00F91EA0"/>
    <w:rsid w:val="00F94A77"/>
    <w:rsid w:val="00FD77F2"/>
    <w:rsid w:val="00FE5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7ED40CC-A7A7-194D-8498-0DDCC3E34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5F40AF"/>
    <w:pPr>
      <w:spacing w:line="480" w:lineRule="auto"/>
      <w:ind w:left="720" w:hanging="720"/>
    </w:pPr>
  </w:style>
  <w:style w:type="character" w:styleId="Hyperlink">
    <w:name w:val="Hyperlink"/>
    <w:basedOn w:val="DefaultParagraphFont"/>
    <w:uiPriority w:val="99"/>
    <w:unhideWhenUsed/>
    <w:rsid w:val="004854F6"/>
    <w:rPr>
      <w:color w:val="0000FF" w:themeColor="hyperlink"/>
      <w:u w:val="single"/>
    </w:rPr>
  </w:style>
  <w:style w:type="character" w:styleId="CommentReference">
    <w:name w:val="annotation reference"/>
    <w:basedOn w:val="DefaultParagraphFont"/>
    <w:uiPriority w:val="99"/>
    <w:semiHidden/>
    <w:unhideWhenUsed/>
    <w:rsid w:val="004440A6"/>
    <w:rPr>
      <w:sz w:val="16"/>
      <w:szCs w:val="16"/>
    </w:rPr>
  </w:style>
  <w:style w:type="paragraph" w:styleId="CommentText">
    <w:name w:val="annotation text"/>
    <w:basedOn w:val="Normal"/>
    <w:link w:val="CommentTextChar"/>
    <w:uiPriority w:val="99"/>
    <w:semiHidden/>
    <w:unhideWhenUsed/>
    <w:rsid w:val="004440A6"/>
    <w:rPr>
      <w:sz w:val="20"/>
      <w:szCs w:val="20"/>
    </w:rPr>
  </w:style>
  <w:style w:type="character" w:customStyle="1" w:styleId="CommentTextChar">
    <w:name w:val="Comment Text Char"/>
    <w:basedOn w:val="DefaultParagraphFont"/>
    <w:link w:val="CommentText"/>
    <w:uiPriority w:val="99"/>
    <w:semiHidden/>
    <w:rsid w:val="004440A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440A6"/>
    <w:rPr>
      <w:b/>
      <w:bCs/>
    </w:rPr>
  </w:style>
  <w:style w:type="character" w:customStyle="1" w:styleId="CommentSubjectChar">
    <w:name w:val="Comment Subject Char"/>
    <w:basedOn w:val="CommentTextChar"/>
    <w:link w:val="CommentSubject"/>
    <w:uiPriority w:val="99"/>
    <w:semiHidden/>
    <w:rsid w:val="004440A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440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0A6"/>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C8875DE-F84C-49B0-83A5-834D2728A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8</Pages>
  <Words>4763</Words>
  <Characters>2715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Microsoft Word - Business Entity Chart--Blank</vt:lpstr>
    </vt:vector>
  </TitlesOfParts>
  <Company/>
  <LinksUpToDate>false</LinksUpToDate>
  <CharactersWithSpaces>31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Business Entity Chart--Blank</dc:title>
  <dc:creator>Owner</dc:creator>
  <cp:lastModifiedBy>Morning</cp:lastModifiedBy>
  <cp:revision>108</cp:revision>
  <dcterms:created xsi:type="dcterms:W3CDTF">2019-04-05T01:32:00Z</dcterms:created>
  <dcterms:modified xsi:type="dcterms:W3CDTF">2019-04-07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0-11-13T00:00:00Z</vt:filetime>
  </property>
  <property fmtid="{D5CDD505-2E9C-101B-9397-08002B2CF9AE}" pid="3" name="Creator">
    <vt:lpwstr>Microsoft Word - Business Entity Chart--Blank</vt:lpwstr>
  </property>
  <property fmtid="{D5CDD505-2E9C-101B-9397-08002B2CF9AE}" pid="4" name="LastSaved">
    <vt:filetime>2019-04-05T00:00:00Z</vt:filetime>
  </property>
  <property fmtid="{D5CDD505-2E9C-101B-9397-08002B2CF9AE}" pid="5" name="ZOTERO_PREF_1">
    <vt:lpwstr>&lt;data data-version="3" zotero-version="5.0.7"&gt;&lt;session id="uy6rR7fp"/&gt;&lt;style id="http://www.zotero.org/styles/apa" locale="en-US" hasBibliography="1" bibliographyStyleHasBeenSet="1"/&gt;&lt;prefs&gt;&lt;pref name="fieldType" value="Field"/&gt;&lt;pref name="automaticJourna</vt:lpwstr>
  </property>
  <property fmtid="{D5CDD505-2E9C-101B-9397-08002B2CF9AE}" pid="6" name="ZOTERO_PREF_2">
    <vt:lpwstr>lAbbreviations" value="true"/&gt;&lt;pref name="noteType" value="0"/&gt;&lt;/prefs&gt;&lt;/data&gt;</vt:lpwstr>
  </property>
</Properties>
</file>